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A5968A" w14:textId="77777777" w:rsidR="00600209" w:rsidRDefault="00600209" w:rsidP="00600209">
      <w:pPr>
        <w:pStyle w:val="ProposalTitle"/>
        <w:tabs>
          <w:tab w:val="left" w:pos="220"/>
        </w:tabs>
        <w:jc w:val="left"/>
      </w:pPr>
    </w:p>
    <w:p w14:paraId="728D0D89" w14:textId="1D79813B" w:rsidR="00600209" w:rsidRPr="00600209" w:rsidRDefault="00E67578" w:rsidP="008F080F">
      <w:pPr>
        <w:spacing w:line="360" w:lineRule="auto"/>
        <w:jc w:val="center"/>
        <w:rPr>
          <w:b/>
          <w:sz w:val="32"/>
          <w:szCs w:val="32"/>
          <w:lang w:val="en-IE"/>
        </w:rPr>
      </w:pPr>
      <w:r>
        <w:rPr>
          <w:b/>
          <w:sz w:val="32"/>
          <w:szCs w:val="32"/>
          <w:lang w:val="en-IE"/>
        </w:rPr>
        <w:t>Can</w:t>
      </w:r>
      <w:r w:rsidR="00600209" w:rsidRPr="00600209">
        <w:rPr>
          <w:b/>
          <w:sz w:val="32"/>
          <w:szCs w:val="32"/>
          <w:lang w:val="en-IE"/>
        </w:rPr>
        <w:t xml:space="preserve"> </w:t>
      </w:r>
      <w:r w:rsidR="00191F9C">
        <w:rPr>
          <w:b/>
          <w:sz w:val="32"/>
          <w:szCs w:val="32"/>
          <w:lang w:val="en-IE"/>
        </w:rPr>
        <w:t>Artificial Neural Networks</w:t>
      </w:r>
      <w:r w:rsidR="005F10E0">
        <w:rPr>
          <w:b/>
          <w:sz w:val="32"/>
          <w:szCs w:val="32"/>
          <w:lang w:val="en-IE"/>
        </w:rPr>
        <w:t xml:space="preserve"> </w:t>
      </w:r>
      <w:r w:rsidR="00191F9C">
        <w:rPr>
          <w:b/>
          <w:sz w:val="32"/>
          <w:szCs w:val="32"/>
          <w:lang w:val="en-IE"/>
        </w:rPr>
        <w:t xml:space="preserve">Improve </w:t>
      </w:r>
      <w:r w:rsidR="00D94211">
        <w:rPr>
          <w:b/>
          <w:sz w:val="32"/>
          <w:szCs w:val="32"/>
          <w:lang w:val="en-IE"/>
        </w:rPr>
        <w:t>the</w:t>
      </w:r>
      <w:r w:rsidR="007305DA">
        <w:rPr>
          <w:b/>
          <w:sz w:val="32"/>
          <w:szCs w:val="32"/>
          <w:lang w:val="en-IE"/>
        </w:rPr>
        <w:t xml:space="preserve"> Scope and</w:t>
      </w:r>
      <w:r w:rsidR="00D94211">
        <w:rPr>
          <w:b/>
          <w:sz w:val="32"/>
          <w:szCs w:val="32"/>
          <w:lang w:val="en-IE"/>
        </w:rPr>
        <w:t xml:space="preserve"> Accuracy o</w:t>
      </w:r>
      <w:r w:rsidR="00FB7CF2">
        <w:rPr>
          <w:b/>
          <w:sz w:val="32"/>
          <w:szCs w:val="32"/>
          <w:lang w:val="en-IE"/>
        </w:rPr>
        <w:t xml:space="preserve">f </w:t>
      </w:r>
      <w:r w:rsidR="00191F9C">
        <w:rPr>
          <w:b/>
          <w:sz w:val="32"/>
          <w:szCs w:val="32"/>
          <w:lang w:val="en-IE"/>
        </w:rPr>
        <w:t>Existing</w:t>
      </w:r>
      <w:r w:rsidR="00443A01">
        <w:rPr>
          <w:b/>
          <w:sz w:val="32"/>
          <w:szCs w:val="32"/>
          <w:lang w:val="en-IE"/>
        </w:rPr>
        <w:t xml:space="preserve"> Short-</w:t>
      </w:r>
      <w:r w:rsidR="001531F8">
        <w:rPr>
          <w:b/>
          <w:sz w:val="32"/>
          <w:szCs w:val="32"/>
          <w:lang w:val="en-IE"/>
        </w:rPr>
        <w:t>Term Weather P</w:t>
      </w:r>
      <w:r w:rsidR="00600209" w:rsidRPr="00600209">
        <w:rPr>
          <w:b/>
          <w:sz w:val="32"/>
          <w:szCs w:val="32"/>
          <w:lang w:val="en-IE"/>
        </w:rPr>
        <w:t>rediction</w:t>
      </w:r>
      <w:r w:rsidR="00FB7CF2">
        <w:rPr>
          <w:b/>
          <w:sz w:val="32"/>
          <w:szCs w:val="32"/>
          <w:lang w:val="en-IE"/>
        </w:rPr>
        <w:t>s</w:t>
      </w:r>
    </w:p>
    <w:p w14:paraId="284D4612" w14:textId="77777777" w:rsidR="00600209" w:rsidRPr="00A61E82" w:rsidRDefault="00600209" w:rsidP="00E823A8">
      <w:pPr>
        <w:spacing w:line="360" w:lineRule="auto"/>
        <w:jc w:val="both"/>
      </w:pPr>
    </w:p>
    <w:p w14:paraId="3785D969" w14:textId="77777777" w:rsidR="00600209" w:rsidRPr="00A61E82" w:rsidRDefault="00600209" w:rsidP="00E823A8">
      <w:pPr>
        <w:spacing w:line="360" w:lineRule="auto"/>
        <w:jc w:val="both"/>
      </w:pPr>
    </w:p>
    <w:p w14:paraId="24F265D1" w14:textId="77777777" w:rsidR="00600209" w:rsidRPr="00A61E82" w:rsidRDefault="00600209" w:rsidP="00E823A8">
      <w:pPr>
        <w:spacing w:line="360" w:lineRule="auto"/>
        <w:jc w:val="both"/>
      </w:pPr>
    </w:p>
    <w:p w14:paraId="0238C025" w14:textId="77777777" w:rsidR="00600209" w:rsidRPr="00A61E82" w:rsidRDefault="00600209" w:rsidP="00E823A8">
      <w:pPr>
        <w:spacing w:line="360" w:lineRule="auto"/>
        <w:jc w:val="both"/>
      </w:pPr>
    </w:p>
    <w:p w14:paraId="56300E47" w14:textId="77777777" w:rsidR="00600209" w:rsidRPr="00A61E82" w:rsidRDefault="00600209" w:rsidP="00E823A8">
      <w:pPr>
        <w:spacing w:line="360" w:lineRule="auto"/>
        <w:jc w:val="both"/>
      </w:pPr>
    </w:p>
    <w:p w14:paraId="0CA09489" w14:textId="77777777" w:rsidR="00600209" w:rsidRPr="00A61E82" w:rsidRDefault="00600209" w:rsidP="00E823A8">
      <w:pPr>
        <w:spacing w:line="360" w:lineRule="auto"/>
        <w:jc w:val="both"/>
      </w:pPr>
    </w:p>
    <w:p w14:paraId="076F14FA" w14:textId="77777777" w:rsidR="00600209" w:rsidRPr="00A61E82" w:rsidRDefault="00600209" w:rsidP="00E823A8">
      <w:pPr>
        <w:spacing w:line="360" w:lineRule="auto"/>
        <w:jc w:val="both"/>
      </w:pPr>
    </w:p>
    <w:p w14:paraId="4B84800E" w14:textId="77777777" w:rsidR="00600209" w:rsidRPr="00A61E82" w:rsidRDefault="00600209" w:rsidP="00E823A8">
      <w:pPr>
        <w:spacing w:line="360" w:lineRule="auto"/>
        <w:jc w:val="both"/>
      </w:pPr>
    </w:p>
    <w:p w14:paraId="35316CA2" w14:textId="77777777" w:rsidR="00600209" w:rsidRPr="00A61E82" w:rsidRDefault="00600209" w:rsidP="00E823A8">
      <w:pPr>
        <w:spacing w:line="360" w:lineRule="auto"/>
        <w:jc w:val="both"/>
      </w:pPr>
    </w:p>
    <w:p w14:paraId="44214AA2" w14:textId="77777777" w:rsidR="00600209" w:rsidRPr="00A61E82" w:rsidRDefault="00600209" w:rsidP="00E823A8">
      <w:pPr>
        <w:spacing w:line="360" w:lineRule="auto"/>
        <w:jc w:val="both"/>
      </w:pPr>
    </w:p>
    <w:p w14:paraId="4C390324" w14:textId="77777777" w:rsidR="00600209" w:rsidRPr="00A61E82" w:rsidRDefault="00600209" w:rsidP="00E823A8">
      <w:pPr>
        <w:spacing w:line="360" w:lineRule="auto"/>
        <w:jc w:val="both"/>
      </w:pPr>
    </w:p>
    <w:p w14:paraId="423A5132" w14:textId="77777777" w:rsidR="00600209" w:rsidRPr="00A61E82" w:rsidRDefault="00600209" w:rsidP="00E823A8">
      <w:pPr>
        <w:spacing w:line="360" w:lineRule="auto"/>
        <w:jc w:val="both"/>
      </w:pPr>
    </w:p>
    <w:p w14:paraId="5249D231" w14:textId="77777777" w:rsidR="00600209" w:rsidRPr="00A61E82" w:rsidRDefault="00600209" w:rsidP="00E823A8">
      <w:pPr>
        <w:spacing w:line="360" w:lineRule="auto"/>
        <w:jc w:val="both"/>
      </w:pPr>
    </w:p>
    <w:p w14:paraId="75117245" w14:textId="77777777" w:rsidR="00600209" w:rsidRPr="00A61E82" w:rsidRDefault="00600209" w:rsidP="00E823A8">
      <w:pPr>
        <w:spacing w:line="360" w:lineRule="auto"/>
        <w:jc w:val="both"/>
      </w:pPr>
    </w:p>
    <w:p w14:paraId="3959C46B" w14:textId="77777777" w:rsidR="00600209" w:rsidRPr="00A61E82" w:rsidRDefault="00600209" w:rsidP="00E823A8">
      <w:pPr>
        <w:spacing w:line="360" w:lineRule="auto"/>
        <w:jc w:val="both"/>
      </w:pPr>
    </w:p>
    <w:p w14:paraId="43D10062" w14:textId="77777777" w:rsidR="00600209" w:rsidRPr="00A61E82" w:rsidRDefault="00600209" w:rsidP="00E823A8">
      <w:pPr>
        <w:spacing w:line="360" w:lineRule="auto"/>
        <w:jc w:val="both"/>
      </w:pPr>
    </w:p>
    <w:p w14:paraId="44087C54" w14:textId="77777777" w:rsidR="00600209" w:rsidRPr="00A61E82" w:rsidRDefault="00600209" w:rsidP="00E823A8">
      <w:pPr>
        <w:spacing w:line="360" w:lineRule="auto"/>
        <w:jc w:val="both"/>
      </w:pPr>
    </w:p>
    <w:p w14:paraId="14967C5C" w14:textId="77777777" w:rsidR="00600209" w:rsidRPr="00A61E82" w:rsidRDefault="00600209" w:rsidP="00E823A8">
      <w:pPr>
        <w:spacing w:line="360" w:lineRule="auto"/>
        <w:jc w:val="both"/>
      </w:pPr>
    </w:p>
    <w:p w14:paraId="6C2D80BA" w14:textId="77777777" w:rsidR="00600209" w:rsidRPr="00A61E82" w:rsidRDefault="00600209" w:rsidP="00E823A8">
      <w:pPr>
        <w:spacing w:line="360" w:lineRule="auto"/>
        <w:jc w:val="both"/>
      </w:pPr>
    </w:p>
    <w:p w14:paraId="28B05F53" w14:textId="77777777" w:rsidR="00600209" w:rsidRPr="00A61E82" w:rsidRDefault="00600209" w:rsidP="00E823A8">
      <w:pPr>
        <w:spacing w:line="360" w:lineRule="auto"/>
        <w:jc w:val="both"/>
      </w:pPr>
    </w:p>
    <w:p w14:paraId="1145C175" w14:textId="77777777" w:rsidR="00600209" w:rsidRPr="00A61E82" w:rsidRDefault="00600209" w:rsidP="00E823A8">
      <w:pPr>
        <w:spacing w:line="360" w:lineRule="auto"/>
        <w:jc w:val="both"/>
      </w:pPr>
    </w:p>
    <w:p w14:paraId="3C1B51DD" w14:textId="77777777" w:rsidR="00600209" w:rsidRPr="00A61E82" w:rsidRDefault="00600209" w:rsidP="00E823A8">
      <w:pPr>
        <w:spacing w:line="360" w:lineRule="auto"/>
        <w:jc w:val="both"/>
      </w:pPr>
    </w:p>
    <w:p w14:paraId="7F205323" w14:textId="77777777" w:rsidR="00600209" w:rsidRPr="00A61E82" w:rsidRDefault="00600209" w:rsidP="00E823A8">
      <w:pPr>
        <w:tabs>
          <w:tab w:val="left" w:pos="3600"/>
        </w:tabs>
        <w:spacing w:line="360" w:lineRule="auto"/>
        <w:jc w:val="both"/>
        <w:rPr>
          <w:bCs/>
          <w:iCs/>
        </w:rPr>
      </w:pPr>
      <w:r w:rsidRPr="00A61E82">
        <w:rPr>
          <w:b/>
          <w:bCs/>
        </w:rPr>
        <w:t xml:space="preserve">STUDENT NAME: </w:t>
      </w:r>
      <w:r w:rsidRPr="00A61E82">
        <w:rPr>
          <w:b/>
          <w:bCs/>
        </w:rPr>
        <w:tab/>
      </w:r>
      <w:r>
        <w:rPr>
          <w:bCs/>
        </w:rPr>
        <w:t>Gearoid Lacey</w:t>
      </w:r>
    </w:p>
    <w:p w14:paraId="16226D57" w14:textId="77777777" w:rsidR="00600209" w:rsidRPr="00A61E82" w:rsidRDefault="00600209" w:rsidP="00E823A8">
      <w:pPr>
        <w:tabs>
          <w:tab w:val="left" w:pos="3600"/>
        </w:tabs>
        <w:spacing w:line="360" w:lineRule="auto"/>
        <w:jc w:val="both"/>
        <w:rPr>
          <w:bCs/>
          <w:iCs/>
        </w:rPr>
      </w:pPr>
      <w:r w:rsidRPr="00A61E82">
        <w:rPr>
          <w:b/>
          <w:bCs/>
        </w:rPr>
        <w:t>STUDENT NUMBER:</w:t>
      </w:r>
      <w:r w:rsidRPr="00A61E82">
        <w:rPr>
          <w:b/>
          <w:bCs/>
        </w:rPr>
        <w:tab/>
      </w:r>
      <w:r>
        <w:rPr>
          <w:bCs/>
        </w:rPr>
        <w:t>C00183380</w:t>
      </w:r>
    </w:p>
    <w:p w14:paraId="41C94D64" w14:textId="77777777" w:rsidR="00600209" w:rsidRPr="00A61E82" w:rsidRDefault="00600209" w:rsidP="00E823A8">
      <w:pPr>
        <w:tabs>
          <w:tab w:val="left" w:pos="3600"/>
        </w:tabs>
        <w:spacing w:line="360" w:lineRule="auto"/>
        <w:jc w:val="both"/>
        <w:rPr>
          <w:bCs/>
          <w:iCs/>
        </w:rPr>
      </w:pPr>
      <w:r w:rsidRPr="00A61E82">
        <w:rPr>
          <w:b/>
          <w:bCs/>
        </w:rPr>
        <w:t>COURSE NAME:</w:t>
      </w:r>
      <w:r w:rsidRPr="00A61E82">
        <w:rPr>
          <w:b/>
          <w:bCs/>
        </w:rPr>
        <w:tab/>
      </w:r>
      <w:r w:rsidRPr="00A61E82">
        <w:rPr>
          <w:bCs/>
        </w:rPr>
        <w:t>Masters in Data Science</w:t>
      </w:r>
    </w:p>
    <w:p w14:paraId="62AAC44D" w14:textId="77777777" w:rsidR="00600209" w:rsidRPr="00A61E82" w:rsidRDefault="00600209" w:rsidP="00E823A8">
      <w:pPr>
        <w:tabs>
          <w:tab w:val="left" w:pos="3600"/>
        </w:tabs>
        <w:spacing w:line="360" w:lineRule="auto"/>
        <w:jc w:val="both"/>
        <w:rPr>
          <w:b/>
          <w:bCs/>
          <w:iCs/>
        </w:rPr>
      </w:pPr>
      <w:r w:rsidRPr="00A61E82">
        <w:rPr>
          <w:b/>
          <w:bCs/>
        </w:rPr>
        <w:t>DEPARTMENT:</w:t>
      </w:r>
      <w:r w:rsidRPr="00A61E82">
        <w:rPr>
          <w:b/>
          <w:bCs/>
        </w:rPr>
        <w:tab/>
      </w:r>
      <w:r w:rsidRPr="00A61E82">
        <w:rPr>
          <w:bCs/>
        </w:rPr>
        <w:t>Department of Computing and Networking</w:t>
      </w:r>
    </w:p>
    <w:p w14:paraId="5DEF6E61" w14:textId="2FB04463" w:rsidR="00600209" w:rsidRPr="00714F9B" w:rsidRDefault="00600209" w:rsidP="00E823A8">
      <w:pPr>
        <w:tabs>
          <w:tab w:val="left" w:pos="3600"/>
        </w:tabs>
        <w:spacing w:line="360" w:lineRule="auto"/>
        <w:jc w:val="both"/>
        <w:rPr>
          <w:bCs/>
          <w:iCs/>
        </w:rPr>
      </w:pPr>
      <w:r w:rsidRPr="00A61E82">
        <w:rPr>
          <w:b/>
          <w:bCs/>
        </w:rPr>
        <w:t>COURSE CODE:</w:t>
      </w:r>
      <w:r w:rsidRPr="00A61E82">
        <w:rPr>
          <w:b/>
          <w:bCs/>
        </w:rPr>
        <w:tab/>
      </w:r>
      <w:r w:rsidRPr="00600209">
        <w:rPr>
          <w:bCs/>
        </w:rPr>
        <w:t>CWS07</w:t>
      </w:r>
    </w:p>
    <w:p w14:paraId="456A5D0C" w14:textId="3CD26011" w:rsidR="00600209" w:rsidRPr="00A61E82" w:rsidRDefault="00600209" w:rsidP="00E823A8">
      <w:pPr>
        <w:tabs>
          <w:tab w:val="left" w:pos="3600"/>
        </w:tabs>
        <w:spacing w:line="360" w:lineRule="auto"/>
        <w:jc w:val="both"/>
        <w:rPr>
          <w:bCs/>
          <w:iCs/>
        </w:rPr>
      </w:pPr>
      <w:r w:rsidRPr="00A61E82">
        <w:rPr>
          <w:b/>
          <w:bCs/>
        </w:rPr>
        <w:t xml:space="preserve">DATE OF SUBMISSION: </w:t>
      </w:r>
      <w:r w:rsidRPr="00A61E82">
        <w:rPr>
          <w:b/>
          <w:bCs/>
        </w:rPr>
        <w:tab/>
      </w:r>
      <w:r w:rsidR="00665606">
        <w:rPr>
          <w:bCs/>
        </w:rPr>
        <w:t>16</w:t>
      </w:r>
      <w:r w:rsidR="00FB7CF2">
        <w:rPr>
          <w:bCs/>
        </w:rPr>
        <w:t>-02</w:t>
      </w:r>
      <w:r>
        <w:rPr>
          <w:bCs/>
        </w:rPr>
        <w:t>-2018</w:t>
      </w:r>
    </w:p>
    <w:p w14:paraId="1C807F16" w14:textId="77777777" w:rsidR="00600209" w:rsidRPr="00AE703D" w:rsidRDefault="00600209" w:rsidP="00AE703D">
      <w:pPr>
        <w:rPr>
          <w:b/>
          <w:sz w:val="28"/>
          <w:szCs w:val="28"/>
        </w:rPr>
      </w:pPr>
      <w:r w:rsidRPr="00A61E82">
        <w:br w:type="page"/>
      </w:r>
      <w:r w:rsidRPr="00AE703D">
        <w:rPr>
          <w:b/>
          <w:sz w:val="28"/>
          <w:szCs w:val="28"/>
        </w:rPr>
        <w:lastRenderedPageBreak/>
        <w:t>CONTENTS</w:t>
      </w:r>
    </w:p>
    <w:p w14:paraId="37918B52" w14:textId="77777777" w:rsidR="004D2956" w:rsidRDefault="00600209">
      <w:pPr>
        <w:pStyle w:val="TOC1"/>
        <w:tabs>
          <w:tab w:val="right" w:leader="dot" w:pos="9010"/>
        </w:tabs>
        <w:rPr>
          <w:rFonts w:asciiTheme="minorHAnsi" w:eastAsiaTheme="minorEastAsia" w:hAnsiTheme="minorHAnsi" w:cstheme="minorBidi"/>
          <w:b w:val="0"/>
          <w:bCs w:val="0"/>
          <w:caps w:val="0"/>
          <w:noProof/>
          <w:sz w:val="24"/>
          <w:szCs w:val="24"/>
          <w:lang w:val="en-GB" w:eastAsia="en-GB"/>
        </w:rPr>
      </w:pPr>
      <w:r w:rsidRPr="00A61E82">
        <w:fldChar w:fldCharType="begin"/>
      </w:r>
      <w:r w:rsidRPr="00A61E82">
        <w:instrText xml:space="preserve"> TOC \o "1-3" \u </w:instrText>
      </w:r>
      <w:r w:rsidRPr="00A61E82">
        <w:fldChar w:fldCharType="separate"/>
      </w:r>
      <w:r w:rsidR="004D2956" w:rsidRPr="00853293">
        <w:rPr>
          <w:noProof/>
        </w:rPr>
        <w:t>introduction</w:t>
      </w:r>
      <w:r w:rsidR="004D2956">
        <w:rPr>
          <w:noProof/>
        </w:rPr>
        <w:tab/>
      </w:r>
      <w:r w:rsidR="004D2956">
        <w:rPr>
          <w:noProof/>
        </w:rPr>
        <w:fldChar w:fldCharType="begin"/>
      </w:r>
      <w:r w:rsidR="004D2956">
        <w:rPr>
          <w:noProof/>
        </w:rPr>
        <w:instrText xml:space="preserve"> PAGEREF _Toc506287048 \h </w:instrText>
      </w:r>
      <w:r w:rsidR="004D2956">
        <w:rPr>
          <w:noProof/>
        </w:rPr>
      </w:r>
      <w:r w:rsidR="004D2956">
        <w:rPr>
          <w:noProof/>
        </w:rPr>
        <w:fldChar w:fldCharType="separate"/>
      </w:r>
      <w:r w:rsidR="004D2956">
        <w:rPr>
          <w:noProof/>
        </w:rPr>
        <w:t>3</w:t>
      </w:r>
      <w:r w:rsidR="004D2956">
        <w:rPr>
          <w:noProof/>
        </w:rPr>
        <w:fldChar w:fldCharType="end"/>
      </w:r>
    </w:p>
    <w:p w14:paraId="659A89D3" w14:textId="77777777" w:rsidR="004D2956" w:rsidRDefault="004D2956">
      <w:pPr>
        <w:pStyle w:val="TOC1"/>
        <w:tabs>
          <w:tab w:val="right" w:leader="dot" w:pos="9010"/>
        </w:tabs>
        <w:rPr>
          <w:rFonts w:asciiTheme="minorHAnsi" w:eastAsiaTheme="minorEastAsia" w:hAnsiTheme="minorHAnsi" w:cstheme="minorBidi"/>
          <w:b w:val="0"/>
          <w:bCs w:val="0"/>
          <w:caps w:val="0"/>
          <w:noProof/>
          <w:sz w:val="24"/>
          <w:szCs w:val="24"/>
          <w:lang w:val="en-GB" w:eastAsia="en-GB"/>
        </w:rPr>
      </w:pPr>
      <w:r w:rsidRPr="00853293">
        <w:rPr>
          <w:noProof/>
        </w:rPr>
        <w:t>Weather pREDICTION Literary analysis</w:t>
      </w:r>
      <w:r>
        <w:rPr>
          <w:noProof/>
        </w:rPr>
        <w:tab/>
      </w:r>
      <w:r>
        <w:rPr>
          <w:noProof/>
        </w:rPr>
        <w:fldChar w:fldCharType="begin"/>
      </w:r>
      <w:r>
        <w:rPr>
          <w:noProof/>
        </w:rPr>
        <w:instrText xml:space="preserve"> PAGEREF _Toc506287049 \h </w:instrText>
      </w:r>
      <w:r>
        <w:rPr>
          <w:noProof/>
        </w:rPr>
      </w:r>
      <w:r>
        <w:rPr>
          <w:noProof/>
        </w:rPr>
        <w:fldChar w:fldCharType="separate"/>
      </w:r>
      <w:r>
        <w:rPr>
          <w:noProof/>
        </w:rPr>
        <w:t>4</w:t>
      </w:r>
      <w:r>
        <w:rPr>
          <w:noProof/>
        </w:rPr>
        <w:fldChar w:fldCharType="end"/>
      </w:r>
    </w:p>
    <w:p w14:paraId="74A656F7" w14:textId="77777777" w:rsidR="004D2956" w:rsidRDefault="004D2956">
      <w:pPr>
        <w:pStyle w:val="TOC1"/>
        <w:tabs>
          <w:tab w:val="right" w:leader="dot" w:pos="9010"/>
        </w:tabs>
        <w:rPr>
          <w:rFonts w:asciiTheme="minorHAnsi" w:eastAsiaTheme="minorEastAsia" w:hAnsiTheme="minorHAnsi" w:cstheme="minorBidi"/>
          <w:b w:val="0"/>
          <w:bCs w:val="0"/>
          <w:caps w:val="0"/>
          <w:noProof/>
          <w:sz w:val="24"/>
          <w:szCs w:val="24"/>
          <w:lang w:val="en-GB" w:eastAsia="en-GB"/>
        </w:rPr>
      </w:pPr>
      <w:r w:rsidRPr="00853293">
        <w:rPr>
          <w:noProof/>
        </w:rPr>
        <w:t>pROPosed research METHODOLOGY</w:t>
      </w:r>
      <w:r>
        <w:rPr>
          <w:noProof/>
        </w:rPr>
        <w:tab/>
      </w:r>
      <w:r>
        <w:rPr>
          <w:noProof/>
        </w:rPr>
        <w:fldChar w:fldCharType="begin"/>
      </w:r>
      <w:r>
        <w:rPr>
          <w:noProof/>
        </w:rPr>
        <w:instrText xml:space="preserve"> PAGEREF _Toc506287050 \h </w:instrText>
      </w:r>
      <w:r>
        <w:rPr>
          <w:noProof/>
        </w:rPr>
      </w:r>
      <w:r>
        <w:rPr>
          <w:noProof/>
        </w:rPr>
        <w:fldChar w:fldCharType="separate"/>
      </w:r>
      <w:r>
        <w:rPr>
          <w:noProof/>
        </w:rPr>
        <w:t>6</w:t>
      </w:r>
      <w:r>
        <w:rPr>
          <w:noProof/>
        </w:rPr>
        <w:fldChar w:fldCharType="end"/>
      </w:r>
    </w:p>
    <w:p w14:paraId="2C63307A" w14:textId="77777777" w:rsidR="004D2956" w:rsidRDefault="004D2956">
      <w:pPr>
        <w:pStyle w:val="TOC2"/>
        <w:tabs>
          <w:tab w:val="right" w:leader="dot" w:pos="9010"/>
        </w:tabs>
        <w:rPr>
          <w:rFonts w:asciiTheme="minorHAnsi" w:eastAsiaTheme="minorEastAsia" w:hAnsiTheme="minorHAnsi" w:cstheme="minorBidi"/>
          <w:smallCaps w:val="0"/>
          <w:noProof/>
          <w:sz w:val="24"/>
          <w:szCs w:val="24"/>
          <w:lang w:val="en-GB" w:eastAsia="en-GB"/>
        </w:rPr>
      </w:pPr>
      <w:r w:rsidRPr="00853293">
        <w:rPr>
          <w:noProof/>
        </w:rPr>
        <w:t>Sourcing and Collection of Data</w:t>
      </w:r>
      <w:r>
        <w:rPr>
          <w:noProof/>
        </w:rPr>
        <w:tab/>
      </w:r>
      <w:r>
        <w:rPr>
          <w:noProof/>
        </w:rPr>
        <w:fldChar w:fldCharType="begin"/>
      </w:r>
      <w:r>
        <w:rPr>
          <w:noProof/>
        </w:rPr>
        <w:instrText xml:space="preserve"> PAGEREF _Toc506287051 \h </w:instrText>
      </w:r>
      <w:r>
        <w:rPr>
          <w:noProof/>
        </w:rPr>
      </w:r>
      <w:r>
        <w:rPr>
          <w:noProof/>
        </w:rPr>
        <w:fldChar w:fldCharType="separate"/>
      </w:r>
      <w:r>
        <w:rPr>
          <w:noProof/>
        </w:rPr>
        <w:t>6</w:t>
      </w:r>
      <w:r>
        <w:rPr>
          <w:noProof/>
        </w:rPr>
        <w:fldChar w:fldCharType="end"/>
      </w:r>
    </w:p>
    <w:p w14:paraId="74477DC7" w14:textId="77777777" w:rsidR="004D2956" w:rsidRDefault="004D2956">
      <w:pPr>
        <w:pStyle w:val="TOC2"/>
        <w:tabs>
          <w:tab w:val="right" w:leader="dot" w:pos="9010"/>
        </w:tabs>
        <w:rPr>
          <w:rFonts w:asciiTheme="minorHAnsi" w:eastAsiaTheme="minorEastAsia" w:hAnsiTheme="minorHAnsi" w:cstheme="minorBidi"/>
          <w:smallCaps w:val="0"/>
          <w:noProof/>
          <w:sz w:val="24"/>
          <w:szCs w:val="24"/>
          <w:lang w:val="en-GB" w:eastAsia="en-GB"/>
        </w:rPr>
      </w:pPr>
      <w:r w:rsidRPr="00853293">
        <w:rPr>
          <w:noProof/>
        </w:rPr>
        <w:t>Data Description</w:t>
      </w:r>
      <w:r>
        <w:rPr>
          <w:noProof/>
        </w:rPr>
        <w:tab/>
      </w:r>
      <w:r>
        <w:rPr>
          <w:noProof/>
        </w:rPr>
        <w:fldChar w:fldCharType="begin"/>
      </w:r>
      <w:r>
        <w:rPr>
          <w:noProof/>
        </w:rPr>
        <w:instrText xml:space="preserve"> PAGEREF _Toc506287052 \h </w:instrText>
      </w:r>
      <w:r>
        <w:rPr>
          <w:noProof/>
        </w:rPr>
      </w:r>
      <w:r>
        <w:rPr>
          <w:noProof/>
        </w:rPr>
        <w:fldChar w:fldCharType="separate"/>
      </w:r>
      <w:r>
        <w:rPr>
          <w:noProof/>
        </w:rPr>
        <w:t>6</w:t>
      </w:r>
      <w:r>
        <w:rPr>
          <w:noProof/>
        </w:rPr>
        <w:fldChar w:fldCharType="end"/>
      </w:r>
    </w:p>
    <w:p w14:paraId="75B123BD" w14:textId="77777777" w:rsidR="004D2956" w:rsidRDefault="004D2956">
      <w:pPr>
        <w:pStyle w:val="TOC2"/>
        <w:tabs>
          <w:tab w:val="right" w:leader="dot" w:pos="9010"/>
        </w:tabs>
        <w:rPr>
          <w:rFonts w:asciiTheme="minorHAnsi" w:eastAsiaTheme="minorEastAsia" w:hAnsiTheme="minorHAnsi" w:cstheme="minorBidi"/>
          <w:smallCaps w:val="0"/>
          <w:noProof/>
          <w:sz w:val="24"/>
          <w:szCs w:val="24"/>
          <w:lang w:val="en-GB" w:eastAsia="en-GB"/>
        </w:rPr>
      </w:pPr>
      <w:r w:rsidRPr="00853293">
        <w:rPr>
          <w:noProof/>
        </w:rPr>
        <w:t>Data Management</w:t>
      </w:r>
      <w:r>
        <w:rPr>
          <w:noProof/>
        </w:rPr>
        <w:tab/>
      </w:r>
      <w:r>
        <w:rPr>
          <w:noProof/>
        </w:rPr>
        <w:fldChar w:fldCharType="begin"/>
      </w:r>
      <w:r>
        <w:rPr>
          <w:noProof/>
        </w:rPr>
        <w:instrText xml:space="preserve"> PAGEREF _Toc506287053 \h </w:instrText>
      </w:r>
      <w:r>
        <w:rPr>
          <w:noProof/>
        </w:rPr>
      </w:r>
      <w:r>
        <w:rPr>
          <w:noProof/>
        </w:rPr>
        <w:fldChar w:fldCharType="separate"/>
      </w:r>
      <w:r>
        <w:rPr>
          <w:noProof/>
        </w:rPr>
        <w:t>7</w:t>
      </w:r>
      <w:r>
        <w:rPr>
          <w:noProof/>
        </w:rPr>
        <w:fldChar w:fldCharType="end"/>
      </w:r>
    </w:p>
    <w:p w14:paraId="27B511F5" w14:textId="77777777" w:rsidR="004D2956" w:rsidRDefault="004D2956">
      <w:pPr>
        <w:pStyle w:val="TOC2"/>
        <w:tabs>
          <w:tab w:val="right" w:leader="dot" w:pos="9010"/>
        </w:tabs>
        <w:rPr>
          <w:rFonts w:asciiTheme="minorHAnsi" w:eastAsiaTheme="minorEastAsia" w:hAnsiTheme="minorHAnsi" w:cstheme="minorBidi"/>
          <w:smallCaps w:val="0"/>
          <w:noProof/>
          <w:sz w:val="24"/>
          <w:szCs w:val="24"/>
          <w:lang w:val="en-GB" w:eastAsia="en-GB"/>
        </w:rPr>
      </w:pPr>
      <w:r w:rsidRPr="00853293">
        <w:rPr>
          <w:noProof/>
        </w:rPr>
        <w:t>Timeframe</w:t>
      </w:r>
      <w:r>
        <w:rPr>
          <w:noProof/>
        </w:rPr>
        <w:tab/>
      </w:r>
      <w:r>
        <w:rPr>
          <w:noProof/>
        </w:rPr>
        <w:fldChar w:fldCharType="begin"/>
      </w:r>
      <w:r>
        <w:rPr>
          <w:noProof/>
        </w:rPr>
        <w:instrText xml:space="preserve"> PAGEREF _Toc506287054 \h </w:instrText>
      </w:r>
      <w:r>
        <w:rPr>
          <w:noProof/>
        </w:rPr>
      </w:r>
      <w:r>
        <w:rPr>
          <w:noProof/>
        </w:rPr>
        <w:fldChar w:fldCharType="separate"/>
      </w:r>
      <w:r>
        <w:rPr>
          <w:noProof/>
        </w:rPr>
        <w:t>7</w:t>
      </w:r>
      <w:r>
        <w:rPr>
          <w:noProof/>
        </w:rPr>
        <w:fldChar w:fldCharType="end"/>
      </w:r>
    </w:p>
    <w:p w14:paraId="687EA710" w14:textId="77777777" w:rsidR="004D2956" w:rsidRDefault="004D2956">
      <w:pPr>
        <w:pStyle w:val="TOC2"/>
        <w:tabs>
          <w:tab w:val="right" w:leader="dot" w:pos="9010"/>
        </w:tabs>
        <w:rPr>
          <w:rFonts w:asciiTheme="minorHAnsi" w:eastAsiaTheme="minorEastAsia" w:hAnsiTheme="minorHAnsi" w:cstheme="minorBidi"/>
          <w:smallCaps w:val="0"/>
          <w:noProof/>
          <w:sz w:val="24"/>
          <w:szCs w:val="24"/>
          <w:lang w:val="en-GB" w:eastAsia="en-GB"/>
        </w:rPr>
      </w:pPr>
      <w:r w:rsidRPr="00853293">
        <w:rPr>
          <w:noProof/>
        </w:rPr>
        <w:t>Proposed Technologies</w:t>
      </w:r>
      <w:r>
        <w:rPr>
          <w:noProof/>
        </w:rPr>
        <w:tab/>
      </w:r>
      <w:r>
        <w:rPr>
          <w:noProof/>
        </w:rPr>
        <w:fldChar w:fldCharType="begin"/>
      </w:r>
      <w:r>
        <w:rPr>
          <w:noProof/>
        </w:rPr>
        <w:instrText xml:space="preserve"> PAGEREF _Toc506287055 \h </w:instrText>
      </w:r>
      <w:r>
        <w:rPr>
          <w:noProof/>
        </w:rPr>
      </w:r>
      <w:r>
        <w:rPr>
          <w:noProof/>
        </w:rPr>
        <w:fldChar w:fldCharType="separate"/>
      </w:r>
      <w:r>
        <w:rPr>
          <w:noProof/>
        </w:rPr>
        <w:t>8</w:t>
      </w:r>
      <w:r>
        <w:rPr>
          <w:noProof/>
        </w:rPr>
        <w:fldChar w:fldCharType="end"/>
      </w:r>
    </w:p>
    <w:p w14:paraId="5DDC0074" w14:textId="77777777" w:rsidR="004D2956" w:rsidRDefault="004D2956">
      <w:pPr>
        <w:pStyle w:val="TOC2"/>
        <w:tabs>
          <w:tab w:val="right" w:leader="dot" w:pos="9010"/>
        </w:tabs>
        <w:rPr>
          <w:rFonts w:asciiTheme="minorHAnsi" w:eastAsiaTheme="minorEastAsia" w:hAnsiTheme="minorHAnsi" w:cstheme="minorBidi"/>
          <w:smallCaps w:val="0"/>
          <w:noProof/>
          <w:sz w:val="24"/>
          <w:szCs w:val="24"/>
          <w:lang w:val="en-GB" w:eastAsia="en-GB"/>
        </w:rPr>
      </w:pPr>
      <w:r w:rsidRPr="00853293">
        <w:rPr>
          <w:noProof/>
        </w:rPr>
        <w:t>System Validation</w:t>
      </w:r>
      <w:r>
        <w:rPr>
          <w:noProof/>
        </w:rPr>
        <w:tab/>
      </w:r>
      <w:r>
        <w:rPr>
          <w:noProof/>
        </w:rPr>
        <w:fldChar w:fldCharType="begin"/>
      </w:r>
      <w:r>
        <w:rPr>
          <w:noProof/>
        </w:rPr>
        <w:instrText xml:space="preserve"> PAGEREF _Toc506287056 \h </w:instrText>
      </w:r>
      <w:r>
        <w:rPr>
          <w:noProof/>
        </w:rPr>
      </w:r>
      <w:r>
        <w:rPr>
          <w:noProof/>
        </w:rPr>
        <w:fldChar w:fldCharType="separate"/>
      </w:r>
      <w:r>
        <w:rPr>
          <w:noProof/>
        </w:rPr>
        <w:t>8</w:t>
      </w:r>
      <w:r>
        <w:rPr>
          <w:noProof/>
        </w:rPr>
        <w:fldChar w:fldCharType="end"/>
      </w:r>
    </w:p>
    <w:p w14:paraId="5C0A54B4" w14:textId="77777777" w:rsidR="004D2956" w:rsidRDefault="004D2956">
      <w:pPr>
        <w:pStyle w:val="TOC2"/>
        <w:tabs>
          <w:tab w:val="right" w:leader="dot" w:pos="9010"/>
        </w:tabs>
        <w:rPr>
          <w:rFonts w:asciiTheme="minorHAnsi" w:eastAsiaTheme="minorEastAsia" w:hAnsiTheme="minorHAnsi" w:cstheme="minorBidi"/>
          <w:smallCaps w:val="0"/>
          <w:noProof/>
          <w:sz w:val="24"/>
          <w:szCs w:val="24"/>
          <w:lang w:val="en-GB" w:eastAsia="en-GB"/>
        </w:rPr>
      </w:pPr>
      <w:r w:rsidRPr="00853293">
        <w:rPr>
          <w:noProof/>
        </w:rPr>
        <w:t>Strengths and Weaknesses</w:t>
      </w:r>
      <w:r>
        <w:rPr>
          <w:noProof/>
        </w:rPr>
        <w:tab/>
      </w:r>
      <w:r>
        <w:rPr>
          <w:noProof/>
        </w:rPr>
        <w:fldChar w:fldCharType="begin"/>
      </w:r>
      <w:r>
        <w:rPr>
          <w:noProof/>
        </w:rPr>
        <w:instrText xml:space="preserve"> PAGEREF _Toc506287057 \h </w:instrText>
      </w:r>
      <w:r>
        <w:rPr>
          <w:noProof/>
        </w:rPr>
      </w:r>
      <w:r>
        <w:rPr>
          <w:noProof/>
        </w:rPr>
        <w:fldChar w:fldCharType="separate"/>
      </w:r>
      <w:r>
        <w:rPr>
          <w:noProof/>
        </w:rPr>
        <w:t>8</w:t>
      </w:r>
      <w:r>
        <w:rPr>
          <w:noProof/>
        </w:rPr>
        <w:fldChar w:fldCharType="end"/>
      </w:r>
    </w:p>
    <w:p w14:paraId="1360732E" w14:textId="77777777" w:rsidR="004D2956" w:rsidRDefault="004D2956">
      <w:pPr>
        <w:pStyle w:val="TOC1"/>
        <w:tabs>
          <w:tab w:val="right" w:leader="dot" w:pos="9010"/>
        </w:tabs>
        <w:rPr>
          <w:rFonts w:asciiTheme="minorHAnsi" w:eastAsiaTheme="minorEastAsia" w:hAnsiTheme="minorHAnsi" w:cstheme="minorBidi"/>
          <w:b w:val="0"/>
          <w:bCs w:val="0"/>
          <w:caps w:val="0"/>
          <w:noProof/>
          <w:sz w:val="24"/>
          <w:szCs w:val="24"/>
          <w:lang w:val="en-GB" w:eastAsia="en-GB"/>
        </w:rPr>
      </w:pPr>
      <w:r w:rsidRPr="00853293">
        <w:rPr>
          <w:noProof/>
          <w:lang w:val="en-US"/>
        </w:rPr>
        <w:t>references</w:t>
      </w:r>
      <w:r>
        <w:rPr>
          <w:noProof/>
        </w:rPr>
        <w:tab/>
      </w:r>
      <w:r>
        <w:rPr>
          <w:noProof/>
        </w:rPr>
        <w:fldChar w:fldCharType="begin"/>
      </w:r>
      <w:r>
        <w:rPr>
          <w:noProof/>
        </w:rPr>
        <w:instrText xml:space="preserve"> PAGEREF _Toc506287058 \h </w:instrText>
      </w:r>
      <w:r>
        <w:rPr>
          <w:noProof/>
        </w:rPr>
      </w:r>
      <w:r>
        <w:rPr>
          <w:noProof/>
        </w:rPr>
        <w:fldChar w:fldCharType="separate"/>
      </w:r>
      <w:r>
        <w:rPr>
          <w:noProof/>
        </w:rPr>
        <w:t>10</w:t>
      </w:r>
      <w:r>
        <w:rPr>
          <w:noProof/>
        </w:rPr>
        <w:fldChar w:fldCharType="end"/>
      </w:r>
    </w:p>
    <w:p w14:paraId="4060684F" w14:textId="77777777" w:rsidR="00600209" w:rsidRPr="00A61E82" w:rsidRDefault="00600209" w:rsidP="00E823A8">
      <w:pPr>
        <w:jc w:val="both"/>
      </w:pPr>
      <w:r w:rsidRPr="00A61E82">
        <w:fldChar w:fldCharType="end"/>
      </w:r>
    </w:p>
    <w:p w14:paraId="4D8E7025" w14:textId="77777777" w:rsidR="00600209" w:rsidRPr="00A61E82" w:rsidRDefault="00600209" w:rsidP="00600209"/>
    <w:p w14:paraId="6C712649" w14:textId="510308D8" w:rsidR="00600209" w:rsidRPr="00A61E82" w:rsidRDefault="00600209" w:rsidP="00600209">
      <w:pPr>
        <w:pStyle w:val="Heading1"/>
      </w:pPr>
      <w:r w:rsidRPr="00A61E82">
        <w:br w:type="page"/>
      </w:r>
    </w:p>
    <w:p w14:paraId="13C03B48" w14:textId="7C7723FA" w:rsidR="00F51C58" w:rsidRDefault="00F51C58" w:rsidP="00600209">
      <w:pPr>
        <w:pStyle w:val="Heading1"/>
        <w:jc w:val="both"/>
        <w:rPr>
          <w:rFonts w:ascii="Times New Roman" w:hAnsi="Times New Roman" w:cs="Times New Roman"/>
          <w:sz w:val="36"/>
        </w:rPr>
      </w:pPr>
    </w:p>
    <w:p w14:paraId="2408E3E8" w14:textId="4B6C3B7A" w:rsidR="00600209" w:rsidRPr="00A61E82" w:rsidRDefault="00600209" w:rsidP="00E823A8">
      <w:pPr>
        <w:pStyle w:val="Heading1"/>
        <w:jc w:val="both"/>
        <w:rPr>
          <w:rFonts w:ascii="Times New Roman" w:hAnsi="Times New Roman" w:cs="Times New Roman"/>
        </w:rPr>
      </w:pPr>
      <w:bookmarkStart w:id="0" w:name="_Toc506287048"/>
      <w:r w:rsidRPr="00A61E82">
        <w:rPr>
          <w:rFonts w:ascii="Times New Roman" w:hAnsi="Times New Roman" w:cs="Times New Roman"/>
        </w:rPr>
        <w:t>introduction</w:t>
      </w:r>
      <w:bookmarkEnd w:id="0"/>
    </w:p>
    <w:p w14:paraId="28E58999" w14:textId="7906C9A6" w:rsidR="003D3C43" w:rsidRDefault="003658FE" w:rsidP="00E77B77">
      <w:pPr>
        <w:spacing w:line="360" w:lineRule="auto"/>
        <w:jc w:val="both"/>
      </w:pPr>
      <w:r>
        <w:t xml:space="preserve">Predicting the weather </w:t>
      </w:r>
      <w:r w:rsidR="00907F4C">
        <w:t>has the potential to be incredibly useful across many sectors.</w:t>
      </w:r>
      <w:r w:rsidR="00B926D5">
        <w:t xml:space="preserve"> Existing studies like </w:t>
      </w:r>
      <w:r w:rsidR="00B926D5">
        <w:fldChar w:fldCharType="begin"/>
      </w:r>
      <w:r w:rsidR="00635BD4">
        <w:instrText xml:space="preserve"> ADDIN ZOTERO_ITEM CSL_CITATION {"citationID":"eYvmcYyn","properties":{"formattedCitation":"(Nikam and Meshram, 2013)","plainCitation":"(Nikam and Meshram, 2013)"},"citationItems":[{"id":88,"uris":["http://zotero.org/users/4597499/items/VAGJQDRM"],"uri":["http://zotero.org/users/4597499/items/VAGJQDRM"],"itemData":{"id":88,"type":"paper-conference","title":"Modeling Rainfall Prediction Using Data Mining Method: A Bayesian Approach","publisher":"IEEE","page":"132-136","source":"CrossRef","URL":"http://ieeexplore.ieee.org/document/6663175/","DOI":"10.1109/CIMSim.2013.29","ISBN":"978-0-7695-5155-5","shortTitle":"Modeling Rainfall Prediction Using Data Mining Method","author":[{"family":"Nikam","given":"Valmik B"},{"family":"Meshram","given":"B.B."}],"issued":{"date-parts":[["2013",9]]},"accessed":{"date-parts":[["2018",1,10]]}}}],"schema":"https://github.com/citation-style-language/schema/raw/master/csl-citation.json"} </w:instrText>
      </w:r>
      <w:r w:rsidR="00B926D5">
        <w:fldChar w:fldCharType="separate"/>
      </w:r>
      <w:r w:rsidR="00635BD4">
        <w:rPr>
          <w:rFonts w:eastAsia="Times New Roman"/>
        </w:rPr>
        <w:t>(Nikam and Meshram, 2013)</w:t>
      </w:r>
      <w:r w:rsidR="00B926D5">
        <w:fldChar w:fldCharType="end"/>
      </w:r>
      <w:r w:rsidR="00B926D5">
        <w:t xml:space="preserve"> look specifically at predicting rainfall. The aim of this study is to use an Artificial Neural Network (ANN) to </w:t>
      </w:r>
      <w:r w:rsidR="005E68AE">
        <w:t>attempt prediction of</w:t>
      </w:r>
      <w:r w:rsidR="00B926D5">
        <w:t xml:space="preserve"> multiple weather </w:t>
      </w:r>
      <w:r w:rsidR="0022175C">
        <w:t>phenomenon</w:t>
      </w:r>
      <w:r w:rsidR="005E68AE">
        <w:t xml:space="preserve"> at once</w:t>
      </w:r>
      <w:r w:rsidR="00B926D5">
        <w:t xml:space="preserve">. </w:t>
      </w:r>
      <w:r w:rsidR="00907F4C">
        <w:t>Agriculture alone would benefit greatly in the accurate prediction of weather</w:t>
      </w:r>
      <w:r w:rsidR="00A534D1">
        <w:rPr>
          <w:color w:val="FF0000"/>
        </w:rPr>
        <w:t xml:space="preserve"> </w:t>
      </w:r>
      <w:r w:rsidR="00A534D1" w:rsidRPr="00A534D1">
        <w:rPr>
          <w:color w:val="000000" w:themeColor="text1"/>
        </w:rPr>
        <w:fldChar w:fldCharType="begin"/>
      </w:r>
      <w:r w:rsidR="00635BD4">
        <w:rPr>
          <w:color w:val="000000" w:themeColor="text1"/>
        </w:rPr>
        <w:instrText xml:space="preserve"> ADDIN ZOTERO_ITEM CSL_CITATION {"citationID":"iNIsuWAK","properties":{"formattedCitation":"(Shoba and Shobha, 2014)","plainCitation":"(Shoba and Shobha, 2014)"},"citationItems":[{"id":77,"uris":["http://zotero.org/users/4597499/items/G6LFB2IM"],"uri":["http://zotero.org/users/4597499/items/G6LFB2IM"],"itemData":{"id":77,"type":"article-journal","title":"Rainfall prediction using Data Mining techniques: A Survey","container-title":"Journal of Engineering and Computer Science","page":"6206–6211","volume":"3","issue":"5","source":"Google Scholar","shortTitle":"Rainfall prediction using Data Mining techniques","author":[{"family":"Shoba","given":"G."},{"family":"Shobha","given":"G."}],"issued":{"date-parts":[["2014"]]}}}],"schema":"https://github.com/citation-style-language/schema/raw/master/csl-citation.json"} </w:instrText>
      </w:r>
      <w:r w:rsidR="00A534D1" w:rsidRPr="00A534D1">
        <w:rPr>
          <w:color w:val="000000" w:themeColor="text1"/>
        </w:rPr>
        <w:fldChar w:fldCharType="separate"/>
      </w:r>
      <w:r w:rsidR="00635BD4">
        <w:rPr>
          <w:rFonts w:eastAsia="Times New Roman"/>
          <w:color w:val="000000"/>
        </w:rPr>
        <w:t>(Shoba and Shobha, 2014)</w:t>
      </w:r>
      <w:r w:rsidR="00A534D1" w:rsidRPr="00A534D1">
        <w:rPr>
          <w:color w:val="000000" w:themeColor="text1"/>
        </w:rPr>
        <w:fldChar w:fldCharType="end"/>
      </w:r>
      <w:r w:rsidR="00907F4C" w:rsidRPr="00A534D1">
        <w:rPr>
          <w:color w:val="000000" w:themeColor="text1"/>
        </w:rPr>
        <w:t>.</w:t>
      </w:r>
      <w:r w:rsidR="005C1FCD" w:rsidRPr="00A534D1">
        <w:rPr>
          <w:color w:val="000000" w:themeColor="text1"/>
        </w:rPr>
        <w:t xml:space="preserve"> </w:t>
      </w:r>
      <w:r w:rsidR="003D3C43">
        <w:t>Accurate weather prediction would allow farmers worldwide to plan in advance their weather critical task</w:t>
      </w:r>
      <w:r w:rsidR="00625C75">
        <w:t>s</w:t>
      </w:r>
      <w:r w:rsidR="00344D91">
        <w:t xml:space="preserve"> </w:t>
      </w:r>
      <w:r w:rsidR="008C5262">
        <w:fldChar w:fldCharType="begin"/>
      </w:r>
      <w:r w:rsidR="00635BD4">
        <w:instrText xml:space="preserve"> ADDIN ZOTERO_ITEM CSL_CITATION {"citationID":"wRyQZJRR","properties":{"formattedCitation":"(Gumaste and Kadam, 2016)","plainCitation":"(Gumaste and Kadam, 2016)"},"citationItems":[{"id":79,"uris":["http://zotero.org/users/4597499/items/TB3V7TSU"],"uri":["http://zotero.org/users/4597499/items/TB3V7TSU"],"itemData":{"id":79,"type":"paper-conference","title":"Future weather prediction using genetic algorithm and FFT for smart farming","container-title":"Computing Communication Control and automation (ICCUBEA), 2016 International Conference on","publisher":"IEEE","page":"1–6","source":"Google Scholar","author":[{"family":"Gumaste","given":"Sneha S."},{"family":"Kadam","given":"Anilkumar J."}],"issued":{"date-parts":[["2016"]]}}}],"schema":"https://github.com/citation-style-language/schema/raw/master/csl-citation.json"} </w:instrText>
      </w:r>
      <w:r w:rsidR="008C5262">
        <w:fldChar w:fldCharType="separate"/>
      </w:r>
      <w:r w:rsidR="00635BD4">
        <w:rPr>
          <w:rFonts w:eastAsia="Times New Roman"/>
        </w:rPr>
        <w:t>(Gumaste and Kadam, 2016)</w:t>
      </w:r>
      <w:r w:rsidR="008C5262">
        <w:fldChar w:fldCharType="end"/>
      </w:r>
      <w:r w:rsidR="003D3C43">
        <w:t xml:space="preserve">. </w:t>
      </w:r>
      <w:r w:rsidR="000854B4">
        <w:t>Increased</w:t>
      </w:r>
      <w:r w:rsidR="003D3C43">
        <w:t xml:space="preserve"> accuracy of the weather prediction could also eliminate the risk of crop damage due to extreme weather conditions meaning farmers income is less </w:t>
      </w:r>
      <w:r w:rsidR="00E75DCF">
        <w:t>affected.</w:t>
      </w:r>
      <w:r w:rsidR="00B926D5">
        <w:t xml:space="preserve"> </w:t>
      </w:r>
    </w:p>
    <w:p w14:paraId="3E8953C1" w14:textId="77777777" w:rsidR="00BE68DB" w:rsidRDefault="00BE68DB" w:rsidP="00E77B77">
      <w:pPr>
        <w:spacing w:line="360" w:lineRule="auto"/>
        <w:jc w:val="both"/>
      </w:pPr>
    </w:p>
    <w:p w14:paraId="355EDD38" w14:textId="5C3393BE" w:rsidR="00BE68DB" w:rsidRDefault="00BE68DB" w:rsidP="00E77B77">
      <w:pPr>
        <w:spacing w:line="360" w:lineRule="auto"/>
        <w:jc w:val="both"/>
      </w:pPr>
      <w:r>
        <w:t xml:space="preserve">The ability to predict </w:t>
      </w:r>
      <w:r w:rsidR="00DC0B8B">
        <w:t>the weather not only affects</w:t>
      </w:r>
      <w:r w:rsidR="00466FB4">
        <w:t xml:space="preserve"> Agriculture but </w:t>
      </w:r>
      <w:r w:rsidR="00D151B7">
        <w:t>could also be useful as a safety mechanism. The potential to forecast the weather in advance could be utilised to predict and reduce road traffic incidents</w:t>
      </w:r>
      <w:r w:rsidR="003401F1">
        <w:t xml:space="preserve"> </w:t>
      </w:r>
      <w:r w:rsidR="003401F1">
        <w:fldChar w:fldCharType="begin"/>
      </w:r>
      <w:r w:rsidR="00635BD4">
        <w:instrText xml:space="preserve"> ADDIN ZOTERO_ITEM CSL_CITATION {"citationID":"qppSuWnR","properties":{"formattedCitation":"(Mais, Lloyd and Davies, 2016)","plainCitation":"(Mais, Lloyd and Davies, 2016)"},"citationItems":[{"id":99,"uris":["http://zotero.org/users/4597499/items/SSKHV92A"],"uri":["http://zotero.org/users/4597499/items/SSKHV92A"],"itemData":{"id":99,"type":"article-journal","title":"Modelling weather effects on road casualty statistics","container-title":"Significance","page":"28-31","volume":"13","issue":"1","source":"Wiley Online Library","abstract":"David Mais, Daryl Lloyd and Jennifer Davies explain how statistical models can be used to estimate the effect of temperature and precipitation on the number of road casualties in Great Britain","DOI":"10.1111/j.1740-9713.2016.00880.x","ISSN":"1740-9713","journalAbbreviation":"Significance","language":"en","author":[{"family":"Mais","given":"David"},{"family":"Lloyd","given":"Daryl"},{"family":"Davies","given":"Jennifer"}],"issued":{"date-parts":[["2016",2,1]]}}}],"schema":"https://github.com/citation-style-language/schema/raw/master/csl-citation.json"} </w:instrText>
      </w:r>
      <w:r w:rsidR="003401F1">
        <w:fldChar w:fldCharType="separate"/>
      </w:r>
      <w:r w:rsidR="00AE04CA">
        <w:rPr>
          <w:rFonts w:eastAsia="Times New Roman"/>
        </w:rPr>
        <w:t>(Mais et</w:t>
      </w:r>
      <w:r w:rsidR="000C01FE">
        <w:rPr>
          <w:rFonts w:eastAsia="Times New Roman"/>
        </w:rPr>
        <w:t>. al</w:t>
      </w:r>
      <w:bookmarkStart w:id="1" w:name="_GoBack"/>
      <w:bookmarkEnd w:id="1"/>
      <w:r w:rsidR="00635BD4">
        <w:rPr>
          <w:rFonts w:eastAsia="Times New Roman"/>
        </w:rPr>
        <w:t>, 2016)</w:t>
      </w:r>
      <w:r w:rsidR="003401F1">
        <w:fldChar w:fldCharType="end"/>
      </w:r>
      <w:r w:rsidR="003401F1">
        <w:t>.</w:t>
      </w:r>
      <w:r w:rsidR="005B5D00">
        <w:t xml:space="preserve"> </w:t>
      </w:r>
      <w:r w:rsidR="00747B02">
        <w:t>Furthermore,</w:t>
      </w:r>
      <w:r w:rsidR="005B5D00">
        <w:t xml:space="preserve"> the ability to predict the weather could be used to </w:t>
      </w:r>
      <w:r w:rsidR="00686803">
        <w:t>estimate</w:t>
      </w:r>
      <w:r w:rsidR="005B5D00">
        <w:t xml:space="preserve"> the total hours of sunshine per day. As a </w:t>
      </w:r>
      <w:r w:rsidR="00747B02">
        <w:t>result,</w:t>
      </w:r>
      <w:r w:rsidR="005B5D00">
        <w:t xml:space="preserve"> this information could be used in the solar energy industry</w:t>
      </w:r>
      <w:r w:rsidR="003F4B4E">
        <w:t xml:space="preserve"> for more efficient and cost-effective energy generation. </w:t>
      </w:r>
      <w:r w:rsidR="003401F1">
        <w:t>As such, the impact of an accurate weathe</w:t>
      </w:r>
      <w:r w:rsidR="00352DB7">
        <w:t xml:space="preserve">r prediction model could have a </w:t>
      </w:r>
      <w:r w:rsidR="003401F1">
        <w:t xml:space="preserve">range of diverse uses. </w:t>
      </w:r>
    </w:p>
    <w:p w14:paraId="0ED60A7D" w14:textId="77777777" w:rsidR="003D3C43" w:rsidRDefault="003D3C43" w:rsidP="00E77B77">
      <w:pPr>
        <w:spacing w:line="360" w:lineRule="auto"/>
        <w:jc w:val="both"/>
      </w:pPr>
    </w:p>
    <w:p w14:paraId="041C0923" w14:textId="6F39D971" w:rsidR="003658FE" w:rsidRDefault="005C1FCD" w:rsidP="00E77B77">
      <w:pPr>
        <w:spacing w:line="360" w:lineRule="auto"/>
        <w:jc w:val="both"/>
      </w:pPr>
      <w:r>
        <w:t xml:space="preserve">As such the author aims to </w:t>
      </w:r>
      <w:r w:rsidR="00C714EF">
        <w:t xml:space="preserve">analyse </w:t>
      </w:r>
      <w:r w:rsidR="008B6A90">
        <w:t>ANN machine</w:t>
      </w:r>
      <w:r w:rsidR="00C714EF">
        <w:t xml:space="preserve"> learning algorithms</w:t>
      </w:r>
      <w:r>
        <w:t xml:space="preserve"> to provide short t</w:t>
      </w:r>
      <w:r w:rsidR="008B6A90">
        <w:t>erm weather predictions up to twenty-four</w:t>
      </w:r>
      <w:r>
        <w:t xml:space="preserve"> hours </w:t>
      </w:r>
      <w:r w:rsidR="00625C75">
        <w:t>in advance</w:t>
      </w:r>
      <w:r>
        <w:t>.</w:t>
      </w:r>
      <w:r w:rsidR="00EB63F0">
        <w:t xml:space="preserve"> This analysis will detail the optimum type of ANN for weather predictions based on multivariate time series data.</w:t>
      </w:r>
      <w:r w:rsidR="008C3572">
        <w:t xml:space="preserve"> Once the optimum ANN is determined, it will be </w:t>
      </w:r>
      <w:r w:rsidR="00A91A3F">
        <w:t>implemented</w:t>
      </w:r>
      <w:r w:rsidR="008C3572">
        <w:t xml:space="preserve"> to generate the weather predictions. </w:t>
      </w:r>
      <w:r w:rsidR="00A91A3F">
        <w:t>Generating w</w:t>
      </w:r>
      <w:r w:rsidR="002C7B82">
        <w:t>eather predictions t</w:t>
      </w:r>
      <w:r w:rsidR="008B6A90">
        <w:t>wenty-four hours in advance seems like the optimal solution for this study</w:t>
      </w:r>
      <w:r w:rsidR="002C7B82">
        <w:t>,</w:t>
      </w:r>
      <w:r w:rsidR="008B6A90">
        <w:t xml:space="preserve"> as it provides a reasonable warning period for undertaking weather critical tasks or for preparation for extreme weather conditions</w:t>
      </w:r>
      <w:r w:rsidR="00C714EF">
        <w:t xml:space="preserve">. </w:t>
      </w:r>
      <w:r w:rsidR="00336C97">
        <w:t>The weather predictions will include predicted rainfall, wind speed</w:t>
      </w:r>
      <w:r w:rsidR="00C820B3">
        <w:t>, temperature and</w:t>
      </w:r>
      <w:r w:rsidR="00693E35">
        <w:t xml:space="preserve"> </w:t>
      </w:r>
      <w:r w:rsidR="00336C97">
        <w:t>humidity.</w:t>
      </w:r>
      <w:r w:rsidR="00EC3F69">
        <w:t xml:space="preserve"> </w:t>
      </w:r>
      <w:r w:rsidR="002C7B82">
        <w:t>If time permits, t</w:t>
      </w:r>
      <w:r w:rsidR="00EC3F69">
        <w:t>he</w:t>
      </w:r>
      <w:r w:rsidR="00E30D6C">
        <w:t xml:space="preserve"> latest</w:t>
      </w:r>
      <w:r w:rsidR="00EC3F69">
        <w:t xml:space="preserve"> weather predictions will then be</w:t>
      </w:r>
      <w:r w:rsidR="00E30D6C">
        <w:t xml:space="preserve"> made available through a location based </w:t>
      </w:r>
      <w:r w:rsidR="004B4654">
        <w:t>mobile</w:t>
      </w:r>
      <w:r w:rsidR="00E30D6C">
        <w:t xml:space="preserve"> Application.</w:t>
      </w:r>
      <w:r w:rsidR="00747FC7">
        <w:t xml:space="preserve"> </w:t>
      </w:r>
    </w:p>
    <w:p w14:paraId="5A26BFAE" w14:textId="77777777" w:rsidR="00462049" w:rsidRDefault="00462049" w:rsidP="00600209"/>
    <w:p w14:paraId="1B944D6E" w14:textId="77777777" w:rsidR="00462049" w:rsidRDefault="00462049" w:rsidP="00600209"/>
    <w:p w14:paraId="236B38EC" w14:textId="77777777" w:rsidR="00462049" w:rsidRDefault="00462049" w:rsidP="00600209"/>
    <w:p w14:paraId="637385E8" w14:textId="77777777" w:rsidR="00462049" w:rsidRDefault="00462049" w:rsidP="00600209"/>
    <w:p w14:paraId="106E921F" w14:textId="77777777" w:rsidR="00600209" w:rsidRPr="00A61E82" w:rsidRDefault="00600209" w:rsidP="00600209">
      <w:pPr>
        <w:pStyle w:val="Heading1"/>
        <w:rPr>
          <w:rFonts w:ascii="Times New Roman" w:hAnsi="Times New Roman" w:cs="Times New Roman"/>
        </w:rPr>
      </w:pPr>
      <w:r w:rsidRPr="00A61E82">
        <w:rPr>
          <w:rFonts w:ascii="Times New Roman" w:hAnsi="Times New Roman" w:cs="Times New Roman"/>
          <w:lang w:val="en-US"/>
        </w:rPr>
        <w:br w:type="page"/>
      </w:r>
    </w:p>
    <w:p w14:paraId="7CE864AF" w14:textId="295DAD99" w:rsidR="00600209" w:rsidRDefault="00D34F91" w:rsidP="00E823A8">
      <w:pPr>
        <w:pStyle w:val="Heading1"/>
        <w:jc w:val="both"/>
        <w:rPr>
          <w:rFonts w:ascii="Times New Roman" w:hAnsi="Times New Roman" w:cs="Times New Roman"/>
          <w:color w:val="FF0000"/>
        </w:rPr>
      </w:pPr>
      <w:bookmarkStart w:id="2" w:name="_Toc506287049"/>
      <w:r>
        <w:rPr>
          <w:rFonts w:ascii="Times New Roman" w:hAnsi="Times New Roman" w:cs="Times New Roman"/>
        </w:rPr>
        <w:t xml:space="preserve">Weather pREDICTION </w:t>
      </w:r>
      <w:r w:rsidR="00E823A8">
        <w:rPr>
          <w:rFonts w:ascii="Times New Roman" w:hAnsi="Times New Roman" w:cs="Times New Roman"/>
        </w:rPr>
        <w:t>Literary analysis</w:t>
      </w:r>
      <w:bookmarkEnd w:id="2"/>
    </w:p>
    <w:p w14:paraId="28689A32" w14:textId="5597F1D8" w:rsidR="005F10E0" w:rsidRPr="008862BF" w:rsidRDefault="005F10E0" w:rsidP="00E77B77">
      <w:pPr>
        <w:spacing w:line="360" w:lineRule="auto"/>
        <w:jc w:val="both"/>
      </w:pPr>
      <w:r>
        <w:t xml:space="preserve">The purpose of this study is to analyse </w:t>
      </w:r>
      <w:r w:rsidR="00832549">
        <w:t>different types of ANN algorithms to determine which is most suited to forecasting based on multivariate time series data.</w:t>
      </w:r>
      <w:r w:rsidR="00ED07A6">
        <w:t xml:space="preserve"> Once the optimal algorithm is determined it will be used to determine</w:t>
      </w:r>
      <w:r w:rsidR="008862BF">
        <w:t xml:space="preserve"> weather forecasts of up to twenty-four hours in advance. </w:t>
      </w:r>
      <w:r>
        <w:t>Therefore</w:t>
      </w:r>
      <w:r w:rsidR="00C26BC0">
        <w:t>,</w:t>
      </w:r>
      <w:r>
        <w:t xml:space="preserve"> the research question will be defined as; </w:t>
      </w:r>
      <w:r w:rsidR="008862BF" w:rsidRPr="008862BF">
        <w:rPr>
          <w:lang w:val="en-IE"/>
        </w:rPr>
        <w:t xml:space="preserve">Can Artificial Neural Networks Improve </w:t>
      </w:r>
      <w:r w:rsidR="00D94211" w:rsidRPr="008862BF">
        <w:rPr>
          <w:lang w:val="en-IE"/>
        </w:rPr>
        <w:t>the</w:t>
      </w:r>
      <w:r w:rsidR="00D94211">
        <w:rPr>
          <w:lang w:val="en-IE"/>
        </w:rPr>
        <w:t xml:space="preserve"> Accuracy o</w:t>
      </w:r>
      <w:r w:rsidR="008862BF" w:rsidRPr="008862BF">
        <w:rPr>
          <w:lang w:val="en-IE"/>
        </w:rPr>
        <w:t xml:space="preserve">f Existing </w:t>
      </w:r>
      <w:r w:rsidR="00443A01" w:rsidRPr="008862BF">
        <w:rPr>
          <w:lang w:val="en-IE"/>
        </w:rPr>
        <w:t>Short-Term</w:t>
      </w:r>
      <w:r w:rsidR="008862BF" w:rsidRPr="008862BF">
        <w:rPr>
          <w:lang w:val="en-IE"/>
        </w:rPr>
        <w:t xml:space="preserve"> Weather Predictions</w:t>
      </w:r>
      <w:r w:rsidR="008862BF">
        <w:rPr>
          <w:lang w:val="en-IE"/>
        </w:rPr>
        <w:t>.</w:t>
      </w:r>
    </w:p>
    <w:p w14:paraId="7A6B7AF7" w14:textId="6253A354" w:rsidR="00600209" w:rsidRDefault="00600209" w:rsidP="00E77B77">
      <w:pPr>
        <w:spacing w:line="360" w:lineRule="auto"/>
        <w:jc w:val="both"/>
      </w:pPr>
    </w:p>
    <w:p w14:paraId="22A76B1C" w14:textId="28A0FE68" w:rsidR="005F10E0" w:rsidRDefault="00426ED6" w:rsidP="00E77B77">
      <w:pPr>
        <w:spacing w:line="360" w:lineRule="auto"/>
        <w:jc w:val="both"/>
      </w:pPr>
      <w:r>
        <w:t>With the noticeable changes in climate around the world, weather reliant industries such as Agriculture are becoming more difficult</w:t>
      </w:r>
      <w:r w:rsidR="00205631">
        <w:t xml:space="preserve"> to plan and prepare</w:t>
      </w:r>
      <w:r w:rsidR="00383777">
        <w:t xml:space="preserve"> fo</w:t>
      </w:r>
      <w:r w:rsidR="00C26BC0">
        <w:t>r</w:t>
      </w:r>
      <w:r w:rsidR="006859EF">
        <w:t xml:space="preserve"> </w:t>
      </w:r>
      <w:r w:rsidR="006859EF">
        <w:fldChar w:fldCharType="begin"/>
      </w:r>
      <w:r w:rsidR="00635BD4">
        <w:instrText xml:space="preserve"> ADDIN ZOTERO_ITEM CSL_CITATION {"citationID":"E6lcnugu","properties":{"formattedCitation":"(Pandey, Agrawal and Agrawal, 2017)","plainCitation":"(Pandey, Agrawal and Agrawal, 2017)"},"citationItems":[{"id":85,"uris":["http://zotero.org/users/4597499/items/N847UEV2"],"uri":["http://zotero.org/users/4597499/items/N847UEV2"],"itemData":{"id":85,"type":"paper-conference","title":"A hadoop based weather prediction model for classification of weather data","container-title":"2017 Second International Conference on Electrical, Computer and Communication Technologies (ICECCT)","page":"1-5","source":"IEEE Xplore","event":"2017 Second International Conference on Electrical, Computer and Communication Technologies (ICECCT)","abstract":"Big Data is spreading vastly in the industry. Most of the industries want to have the records of not only the work they do but also are eager to know the taste of the consumer. Big Data is becoming relative to almost all aspects of human activity from just recording events to research, design, production and digital services or products delivery to the final consumer. In this work, application of big data is investigated in the field of weather prediction. The weather prediction data is generated from various sources such as radar, ships, ground observation etc. It contains certain useful and useless information for prediction of weather data and in the form of unstructured data. Further, in this work, Hadoop framework is applied to process this unstructured data. The word count algorithm is being used to find the overall condition of that day. Further fuzzy logic (FL) and artificial neural network fuzzy interface system (ANFIS) methods are investigated for accurate prediction of weather data on the basis of mean square error. Experimental results show that the ANFIS method gives more accurate results in comparison to other methods being compared.","DOI":"10.1109/ICECCT.2017.8117862","author":[{"family":"Pandey","given":"A. K."},{"family":"Agrawal","given":"C. P."},{"family":"Agrawal","given":"M."}],"issued":{"date-parts":[["2017",2]]}}}],"schema":"https://github.com/citation-style-language/schema/raw/master/csl-citation.json"} </w:instrText>
      </w:r>
      <w:r w:rsidR="006859EF">
        <w:fldChar w:fldCharType="separate"/>
      </w:r>
      <w:r w:rsidR="004B4654">
        <w:rPr>
          <w:rFonts w:eastAsia="Times New Roman"/>
        </w:rPr>
        <w:t>(Pandey et. al</w:t>
      </w:r>
      <w:r w:rsidR="00635BD4">
        <w:rPr>
          <w:rFonts w:eastAsia="Times New Roman"/>
        </w:rPr>
        <w:t>, 2017)</w:t>
      </w:r>
      <w:r w:rsidR="006859EF">
        <w:fldChar w:fldCharType="end"/>
      </w:r>
      <w:r w:rsidR="009D2424">
        <w:t xml:space="preserve"> </w:t>
      </w:r>
      <w:r>
        <w:t xml:space="preserve">. </w:t>
      </w:r>
      <w:r w:rsidR="00DF72DF">
        <w:t xml:space="preserve">In Agriculture specifically </w:t>
      </w:r>
      <w:r w:rsidR="00402928">
        <w:t xml:space="preserve">short-term </w:t>
      </w:r>
      <w:r w:rsidR="00DF72DF">
        <w:t>weather prediction could be used</w:t>
      </w:r>
      <w:r w:rsidR="00197C83">
        <w:t xml:space="preserve"> to</w:t>
      </w:r>
      <w:r w:rsidR="00DF72DF">
        <w:t xml:space="preserve"> help management decisions such as when is </w:t>
      </w:r>
      <w:r w:rsidR="00E046C0">
        <w:t>an adequate time to plant, fertilize or harvest crops</w:t>
      </w:r>
      <w:r w:rsidR="009D2424">
        <w:t xml:space="preserve"> </w:t>
      </w:r>
      <w:r w:rsidR="009D2424">
        <w:fldChar w:fldCharType="begin"/>
      </w:r>
      <w:r w:rsidR="00635BD4">
        <w:instrText xml:space="preserve"> ADDIN ZOTERO_ITEM CSL_CITATION {"citationID":"SDLQ0EwX","properties":{"formattedCitation":"(Saha and Chauhan, 2017)","plainCitation":"(Saha and Chauhan, 2017)"},"citationItems":[{"id":82,"uris":["http://zotero.org/users/4597499/items/6AUIAJ8J"],"uri":["http://zotero.org/users/4597499/items/6AUIAJ8J"],"itemData":{"id":82,"type":"paper-conference","title":"Numerical weather prediction using nonlinear auto regressive network for the Manaus region, Brazil","container-title":"2017 Innovations in Power and Advanced Computing Technologies (i-PACT)","page":"1-4","source":"IEEE Xplore","event":"2017 Innovations in Power and Advanced Computing Technologies (i-PACT)","abstract":"Weather prediction plays a very significant role in defining the various atmospheric changes that has been occurring from time immemorial over the surface of the earth. These changes, though gradual; their impacts are sudden. Amongst the parameters, temperature, wind speed and humidity are few of the significant ones. A model based on Non-linear Auto Regressive networks using Back Propagation Algorithm is trained using past data to predict numerical values for the future. The proposed algorithm tries to perform Temporal Regression using input weather data of the Manaus city over the years-1970–2015. To check the performance, MSE, RMSE and NRMSE are tabulated. Results are also tabulated against variation in the ratio of training data: validating data: test data. Performance is found to improve when a larger ratio is used to train and validate the network.","DOI":"10.1109/IPACT.2017.8245061","author":[{"family":"Saha","given":"G."},{"family":"Chauhan","given":"N."}],"issued":{"date-parts":[["2017",4]]}}}],"schema":"https://github.com/citation-style-language/schema/raw/master/csl-citation.json"} </w:instrText>
      </w:r>
      <w:r w:rsidR="009D2424">
        <w:fldChar w:fldCharType="separate"/>
      </w:r>
      <w:r w:rsidR="00635BD4">
        <w:rPr>
          <w:rFonts w:eastAsia="Times New Roman"/>
        </w:rPr>
        <w:t>(Saha and Chauhan, 2017)</w:t>
      </w:r>
      <w:r w:rsidR="009D2424">
        <w:fldChar w:fldCharType="end"/>
      </w:r>
      <w:r w:rsidR="00DF72DF">
        <w:t>.</w:t>
      </w:r>
      <w:r w:rsidR="007142B5">
        <w:t xml:space="preserve"> </w:t>
      </w:r>
      <w:r w:rsidR="0079534E">
        <w:t xml:space="preserve">There are many examples of weather prediction using machine learning many of which focus on one weather element. </w:t>
      </w:r>
      <w:r w:rsidR="009A5131">
        <w:fldChar w:fldCharType="begin"/>
      </w:r>
      <w:r w:rsidR="00635BD4">
        <w:instrText xml:space="preserve"> ADDIN ZOTERO_ITEM CSL_CITATION {"citationID":"xCOqsbjk","properties":{"formattedCitation":"(Nikam and Meshram, 2013)","plainCitation":"(Nikam and Meshram, 2013)"},"citationItems":[{"id":88,"uris":["http://zotero.org/users/4597499/items/VAGJQDRM"],"uri":["http://zotero.org/users/4597499/items/VAGJQDRM"],"itemData":{"id":88,"type":"paper-conference","title":"Modeling Rainfall Prediction Using Data Mining Method: A Bayesian Approach","publisher":"IEEE","page":"132-136","source":"CrossRef","URL":"http://ieeexplore.ieee.org/document/6663175/","DOI":"10.1109/CIMSim.2013.29","ISBN":"978-0-7695-5155-5","shortTitle":"Modeling Rainfall Prediction Using Data Mining Method","author":[{"family":"Nikam","given":"Valmik B"},{"family":"Meshram","given":"B.B."}],"issued":{"date-parts":[["2013",9]]},"accessed":{"date-parts":[["2018",1,10]]}}}],"schema":"https://github.com/citation-style-language/schema/raw/master/csl-citation.json"} </w:instrText>
      </w:r>
      <w:r w:rsidR="009A5131">
        <w:fldChar w:fldCharType="separate"/>
      </w:r>
      <w:r w:rsidR="00635BD4">
        <w:rPr>
          <w:rFonts w:eastAsia="Times New Roman"/>
        </w:rPr>
        <w:t>(Nikam and Meshram, 2013)</w:t>
      </w:r>
      <w:r w:rsidR="009A5131">
        <w:fldChar w:fldCharType="end"/>
      </w:r>
      <w:r w:rsidR="00334136">
        <w:t xml:space="preserve"> predict rainfall using Bayesian </w:t>
      </w:r>
      <w:r w:rsidR="005F7DA6">
        <w:t>Cla</w:t>
      </w:r>
      <w:r w:rsidR="000A3C47">
        <w:t xml:space="preserve">ssification with </w:t>
      </w:r>
      <w:r w:rsidR="005557C2">
        <w:t xml:space="preserve">reported </w:t>
      </w:r>
      <w:r w:rsidR="000A3C47">
        <w:t>accuracies ranging from 81.66% to 96.15%</w:t>
      </w:r>
      <w:r w:rsidR="00B17830">
        <w:t>.</w:t>
      </w:r>
      <w:r w:rsidR="005557C2">
        <w:t xml:space="preserve"> Noticeably as the size of the sample</w:t>
      </w:r>
      <w:r w:rsidR="00197C83">
        <w:t xml:space="preserve"> and</w:t>
      </w:r>
      <w:r w:rsidR="005557C2">
        <w:t xml:space="preserve"> training set increased so did the accuracy</w:t>
      </w:r>
      <w:r w:rsidR="00197C83">
        <w:t xml:space="preserve"> of predictions</w:t>
      </w:r>
      <w:r w:rsidR="005557C2">
        <w:t>.</w:t>
      </w:r>
      <w:r w:rsidR="009C6A18">
        <w:t xml:space="preserve"> </w:t>
      </w:r>
      <w:r w:rsidR="009C6A18">
        <w:fldChar w:fldCharType="begin"/>
      </w:r>
      <w:r w:rsidR="00635BD4">
        <w:instrText xml:space="preserve"> ADDIN ZOTERO_ITEM CSL_CITATION {"citationID":"KH0eT3X9","properties":{"formattedCitation":"(Nikam and Meshram, 2013)","plainCitation":"(Nikam and Meshram, 2013)"},"citationItems":[{"id":88,"uris":["http://zotero.org/users/4597499/items/VAGJQDRM"],"uri":["http://zotero.org/users/4597499/items/VAGJQDRM"],"itemData":{"id":88,"type":"paper-conference","title":"Modeling Rainfall Prediction Using Data Mining Method: A Bayesian Approach","publisher":"IEEE","page":"132-136","source":"CrossRef","URL":"http://ieeexplore.ieee.org/document/6663175/","DOI":"10.1109/CIMSim.2013.29","ISBN":"978-0-7695-5155-5","shortTitle":"Modeling Rainfall Prediction Using Data Mining Method","author":[{"family":"Nikam","given":"Valmik B"},{"family":"Meshram","given":"B.B."}],"issued":{"date-parts":[["2013",9]]},"accessed":{"date-parts":[["2018",1,10]]}}}],"schema":"https://github.com/citation-style-language/schema/raw/master/csl-citation.json"} </w:instrText>
      </w:r>
      <w:r w:rsidR="009C6A18">
        <w:fldChar w:fldCharType="separate"/>
      </w:r>
      <w:r w:rsidR="00635BD4">
        <w:rPr>
          <w:rFonts w:eastAsia="Times New Roman"/>
        </w:rPr>
        <w:t>(Nikam and Meshram, 2013)</w:t>
      </w:r>
      <w:r w:rsidR="009C6A18">
        <w:fldChar w:fldCharType="end"/>
      </w:r>
      <w:r w:rsidR="009C6A18">
        <w:t xml:space="preserve"> also outline that this approach</w:t>
      </w:r>
      <w:r w:rsidR="00F42CB9">
        <w:t xml:space="preserve"> to rainfall prediction</w:t>
      </w:r>
      <w:r w:rsidR="009C6A18">
        <w:t xml:space="preserve"> is</w:t>
      </w:r>
      <w:r w:rsidR="0047082D">
        <w:t xml:space="preserve"> more</w:t>
      </w:r>
      <w:r w:rsidR="009C6A18">
        <w:t xml:space="preserve"> focused on data</w:t>
      </w:r>
      <w:r w:rsidR="00C902F8">
        <w:t xml:space="preserve"> analysis rather than</w:t>
      </w:r>
      <w:r w:rsidR="009C6A18">
        <w:t xml:space="preserve"> computational power.</w:t>
      </w:r>
    </w:p>
    <w:p w14:paraId="7DD659A3" w14:textId="77777777" w:rsidR="005F10E0" w:rsidRDefault="005F10E0" w:rsidP="00E77B77">
      <w:pPr>
        <w:spacing w:line="360" w:lineRule="auto"/>
        <w:jc w:val="both"/>
        <w:rPr>
          <w:rFonts w:eastAsia="Times New Roman"/>
          <w:b/>
          <w:bCs/>
          <w:sz w:val="28"/>
          <w:szCs w:val="28"/>
          <w:lang w:val="en-ZA"/>
        </w:rPr>
      </w:pPr>
    </w:p>
    <w:p w14:paraId="0FE271BE" w14:textId="31E4A1A0" w:rsidR="008B2726" w:rsidRDefault="002010E5" w:rsidP="00E77B77">
      <w:pPr>
        <w:spacing w:line="360" w:lineRule="auto"/>
        <w:jc w:val="both"/>
        <w:rPr>
          <w:rFonts w:eastAsia="Times New Roman"/>
          <w:bCs/>
          <w:lang w:val="en-ZA"/>
        </w:rPr>
      </w:pPr>
      <w:r>
        <w:rPr>
          <w:rFonts w:eastAsia="Times New Roman"/>
          <w:bCs/>
          <w:lang w:val="en-ZA"/>
        </w:rPr>
        <w:t xml:space="preserve">Bayesian Classification is fundamentally based on </w:t>
      </w:r>
      <w:r w:rsidR="00A41575">
        <w:rPr>
          <w:rFonts w:eastAsia="Times New Roman"/>
          <w:bCs/>
          <w:lang w:val="en-ZA"/>
        </w:rPr>
        <w:t xml:space="preserve">the principle of </w:t>
      </w:r>
      <w:r w:rsidR="00C652C0">
        <w:rPr>
          <w:rFonts w:eastAsia="Times New Roman"/>
          <w:bCs/>
          <w:lang w:val="en-ZA"/>
        </w:rPr>
        <w:t xml:space="preserve">certain attributes </w:t>
      </w:r>
      <w:r w:rsidR="00A41575">
        <w:rPr>
          <w:rFonts w:eastAsia="Times New Roman"/>
          <w:bCs/>
          <w:lang w:val="en-ZA"/>
        </w:rPr>
        <w:t xml:space="preserve">being associated with certain classes </w:t>
      </w:r>
      <w:r w:rsidR="00A41575">
        <w:rPr>
          <w:rFonts w:eastAsia="Times New Roman"/>
          <w:bCs/>
          <w:lang w:val="en-ZA"/>
        </w:rPr>
        <w:fldChar w:fldCharType="begin"/>
      </w:r>
      <w:r w:rsidR="00635BD4">
        <w:rPr>
          <w:rFonts w:eastAsia="Times New Roman"/>
          <w:bCs/>
          <w:lang w:val="en-ZA"/>
        </w:rPr>
        <w:instrText xml:space="preserve"> ADDIN ZOTERO_ITEM CSL_CITATION {"citationID":"f1PUunYj","properties":{"formattedCitation":"(Nikam and Meshram, 2013)","plainCitation":"(Nikam and Meshram, 2013)"},"citationItems":[{"id":88,"uris":["http://zotero.org/users/4597499/items/VAGJQDRM"],"uri":["http://zotero.org/users/4597499/items/VAGJQDRM"],"itemData":{"id":88,"type":"paper-conference","title":"Modeling Rainfall Prediction Using Data Mining Method: A Bayesian Approach","publisher":"IEEE","page":"132-136","source":"CrossRef","URL":"http://ieeexplore.ieee.org/document/6663175/","DOI":"10.1109/CIMSim.2013.29","ISBN":"978-0-7695-5155-5","shortTitle":"Modeling Rainfall Prediction Using Data Mining Method","author":[{"family":"Nikam","given":"Valmik B"},{"family":"Meshram","given":"B.B."}],"issued":{"date-parts":[["2013",9]]},"accessed":{"date-parts":[["2018",1,10]]}}}],"schema":"https://github.com/citation-style-language/schema/raw/master/csl-citation.json"} </w:instrText>
      </w:r>
      <w:r w:rsidR="00A41575">
        <w:rPr>
          <w:rFonts w:eastAsia="Times New Roman"/>
          <w:bCs/>
          <w:lang w:val="en-ZA"/>
        </w:rPr>
        <w:fldChar w:fldCharType="separate"/>
      </w:r>
      <w:r w:rsidR="00635BD4">
        <w:rPr>
          <w:rFonts w:eastAsia="Times New Roman"/>
        </w:rPr>
        <w:t>(Nikam and Meshram, 2013)</w:t>
      </w:r>
      <w:r w:rsidR="00A41575">
        <w:rPr>
          <w:rFonts w:eastAsia="Times New Roman"/>
          <w:bCs/>
          <w:lang w:val="en-ZA"/>
        </w:rPr>
        <w:fldChar w:fldCharType="end"/>
      </w:r>
      <w:r w:rsidR="00A41575">
        <w:rPr>
          <w:rFonts w:eastAsia="Times New Roman"/>
          <w:bCs/>
          <w:lang w:val="en-ZA"/>
        </w:rPr>
        <w:t xml:space="preserve">. </w:t>
      </w:r>
      <w:r w:rsidR="00140084">
        <w:rPr>
          <w:rFonts w:eastAsia="Times New Roman"/>
          <w:bCs/>
          <w:lang w:val="en-ZA"/>
        </w:rPr>
        <w:fldChar w:fldCharType="begin"/>
      </w:r>
      <w:r w:rsidR="00635BD4">
        <w:rPr>
          <w:rFonts w:eastAsia="Times New Roman"/>
          <w:bCs/>
          <w:lang w:val="en-ZA"/>
        </w:rPr>
        <w:instrText xml:space="preserve"> ADDIN ZOTERO_ITEM CSL_CITATION {"citationID":"Oh2Tnomz","properties":{"formattedCitation":"{\\rtf (O\\uc0\\u8217{}Hagan, 2008)}","plainCitation":"(O’Hagan, 2008)"},"citationItems":[{"id":92,"uris":["http://zotero.org/users/4597499/items/9JZEVSGR"],"uri":["http://zotero.org/users/4597499/items/9JZEVSGR"],"itemData":{"id":92,"type":"article-journal","title":"The Bayesian approach to statistics","container-title":"Rudas, T. Handbook of Probability: Theory and Applications. Thousand Oaks, CA: SAGE Publications, Inc","source":"Google Scholar","author":[{"family":"O’Hagan","given":"ANTHONY"}],"issued":{"date-parts":[["2008"]]}}}],"schema":"https://github.com/citation-style-language/schema/raw/master/csl-citation.json"} </w:instrText>
      </w:r>
      <w:r w:rsidR="00140084">
        <w:rPr>
          <w:rFonts w:eastAsia="Times New Roman"/>
          <w:bCs/>
          <w:lang w:val="en-ZA"/>
        </w:rPr>
        <w:fldChar w:fldCharType="separate"/>
      </w:r>
      <w:r w:rsidR="00635BD4" w:rsidRPr="00635BD4">
        <w:rPr>
          <w:rFonts w:eastAsia="Times New Roman"/>
        </w:rPr>
        <w:t>(O’Hagan, 2008)</w:t>
      </w:r>
      <w:r w:rsidR="00140084">
        <w:rPr>
          <w:rFonts w:eastAsia="Times New Roman"/>
          <w:bCs/>
          <w:lang w:val="en-ZA"/>
        </w:rPr>
        <w:fldChar w:fldCharType="end"/>
      </w:r>
      <w:r w:rsidR="00140084">
        <w:rPr>
          <w:rFonts w:eastAsia="Times New Roman"/>
          <w:bCs/>
          <w:lang w:val="en-ZA"/>
        </w:rPr>
        <w:t xml:space="preserve"> provides an interesting description for Bayesian Classification; “</w:t>
      </w:r>
      <w:r w:rsidR="00140084" w:rsidRPr="00140084">
        <w:rPr>
          <w:rFonts w:eastAsia="Times New Roman"/>
          <w:i/>
        </w:rPr>
        <w:t>You use the data x to learn about the parameters θ</w:t>
      </w:r>
      <w:r w:rsidR="00343D93">
        <w:rPr>
          <w:rFonts w:eastAsia="Times New Roman"/>
          <w:bCs/>
          <w:lang w:val="en-ZA"/>
        </w:rPr>
        <w:t>”</w:t>
      </w:r>
      <w:r w:rsidR="00B866A0">
        <w:rPr>
          <w:rFonts w:eastAsia="Times New Roman"/>
          <w:bCs/>
          <w:lang w:val="en-ZA"/>
        </w:rPr>
        <w:t>. In essence</w:t>
      </w:r>
      <w:r w:rsidR="00AB0725">
        <w:rPr>
          <w:rFonts w:eastAsia="Times New Roman"/>
          <w:bCs/>
          <w:lang w:val="en-ZA"/>
        </w:rPr>
        <w:t>,</w:t>
      </w:r>
      <w:r w:rsidR="00B866A0">
        <w:rPr>
          <w:rFonts w:eastAsia="Times New Roman"/>
          <w:bCs/>
          <w:lang w:val="en-ZA"/>
        </w:rPr>
        <w:t xml:space="preserve"> the classification is based on the parameters that have been input being placed in a class</w:t>
      </w:r>
      <w:r w:rsidR="00BF55CD">
        <w:rPr>
          <w:rFonts w:eastAsia="Times New Roman"/>
          <w:bCs/>
          <w:lang w:val="en-ZA"/>
        </w:rPr>
        <w:t xml:space="preserve"> or being categorised</w:t>
      </w:r>
      <w:r w:rsidR="002C4B0B">
        <w:rPr>
          <w:rFonts w:eastAsia="Times New Roman"/>
          <w:bCs/>
          <w:lang w:val="en-ZA"/>
        </w:rPr>
        <w:t>. I</w:t>
      </w:r>
      <w:r w:rsidR="00B866A0">
        <w:rPr>
          <w:rFonts w:eastAsia="Times New Roman"/>
          <w:bCs/>
          <w:lang w:val="en-ZA"/>
        </w:rPr>
        <w:t xml:space="preserve">n the case of </w:t>
      </w:r>
      <w:r w:rsidR="00B866A0">
        <w:rPr>
          <w:rFonts w:eastAsia="Times New Roman"/>
          <w:bCs/>
          <w:lang w:val="en-ZA"/>
        </w:rPr>
        <w:fldChar w:fldCharType="begin"/>
      </w:r>
      <w:r w:rsidR="00635BD4">
        <w:rPr>
          <w:rFonts w:eastAsia="Times New Roman"/>
          <w:bCs/>
          <w:lang w:val="en-ZA"/>
        </w:rPr>
        <w:instrText xml:space="preserve"> ADDIN ZOTERO_ITEM CSL_CITATION {"citationID":"fq3wx7Lo","properties":{"formattedCitation":"(Nikam and Meshram, 2013)","plainCitation":"(Nikam and Meshram, 2013)"},"citationItems":[{"id":88,"uris":["http://zotero.org/users/4597499/items/VAGJQDRM"],"uri":["http://zotero.org/users/4597499/items/VAGJQDRM"],"itemData":{"id":88,"type":"paper-conference","title":"Modeling Rainfall Prediction Using Data Mining Method: A Bayesian Approach","publisher":"IEEE","page":"132-136","source":"CrossRef","URL":"http://ieeexplore.ieee.org/document/6663175/","DOI":"10.1109/CIMSim.2013.29","ISBN":"978-0-7695-5155-5","shortTitle":"Modeling Rainfall Prediction Using Data Mining Method","author":[{"family":"Nikam","given":"Valmik B"},{"family":"Meshram","given":"B.B."}],"issued":{"date-parts":[["2013",9]]},"accessed":{"date-parts":[["2018",1,10]]}}}],"schema":"https://github.com/citation-style-language/schema/raw/master/csl-citation.json"} </w:instrText>
      </w:r>
      <w:r w:rsidR="00B866A0">
        <w:rPr>
          <w:rFonts w:eastAsia="Times New Roman"/>
          <w:bCs/>
          <w:lang w:val="en-ZA"/>
        </w:rPr>
        <w:fldChar w:fldCharType="separate"/>
      </w:r>
      <w:r w:rsidR="00635BD4">
        <w:rPr>
          <w:rFonts w:eastAsia="Times New Roman"/>
        </w:rPr>
        <w:t>(Nikam and Meshram, 2013)</w:t>
      </w:r>
      <w:r w:rsidR="00B866A0">
        <w:rPr>
          <w:rFonts w:eastAsia="Times New Roman"/>
          <w:bCs/>
          <w:lang w:val="en-ZA"/>
        </w:rPr>
        <w:fldChar w:fldCharType="end"/>
      </w:r>
      <w:r w:rsidR="002C4B0B">
        <w:rPr>
          <w:rFonts w:eastAsia="Times New Roman"/>
          <w:bCs/>
          <w:lang w:val="en-ZA"/>
        </w:rPr>
        <w:t xml:space="preserve"> the classification is</w:t>
      </w:r>
      <w:r w:rsidR="00B866A0">
        <w:rPr>
          <w:rFonts w:eastAsia="Times New Roman"/>
          <w:bCs/>
          <w:lang w:val="en-ZA"/>
        </w:rPr>
        <w:t xml:space="preserve"> will it</w:t>
      </w:r>
      <w:r w:rsidR="00BF55CD">
        <w:rPr>
          <w:rFonts w:eastAsia="Times New Roman"/>
          <w:bCs/>
          <w:lang w:val="en-ZA"/>
        </w:rPr>
        <w:t>,</w:t>
      </w:r>
      <w:r w:rsidR="00B866A0">
        <w:rPr>
          <w:rFonts w:eastAsia="Times New Roman"/>
          <w:bCs/>
          <w:lang w:val="en-ZA"/>
        </w:rPr>
        <w:t xml:space="preserve"> or will it not rain.</w:t>
      </w:r>
    </w:p>
    <w:p w14:paraId="7D323FB7" w14:textId="77777777" w:rsidR="008B2726" w:rsidRDefault="008B2726" w:rsidP="00E77B77">
      <w:pPr>
        <w:spacing w:line="360" w:lineRule="auto"/>
        <w:jc w:val="both"/>
        <w:rPr>
          <w:rFonts w:eastAsia="Times New Roman"/>
          <w:bCs/>
          <w:lang w:val="en-ZA"/>
        </w:rPr>
      </w:pPr>
    </w:p>
    <w:p w14:paraId="0BC34A71" w14:textId="65E26636" w:rsidR="008B2726" w:rsidRDefault="001732F9" w:rsidP="00E77B77">
      <w:pPr>
        <w:spacing w:line="360" w:lineRule="auto"/>
        <w:jc w:val="both"/>
        <w:rPr>
          <w:rFonts w:eastAsia="Times New Roman"/>
          <w:bCs/>
          <w:lang w:val="en-ZA"/>
        </w:rPr>
      </w:pPr>
      <w:r>
        <w:rPr>
          <w:rFonts w:eastAsia="Times New Roman"/>
          <w:bCs/>
          <w:lang w:val="en-ZA"/>
        </w:rPr>
        <w:fldChar w:fldCharType="begin"/>
      </w:r>
      <w:r w:rsidR="00635BD4">
        <w:rPr>
          <w:rFonts w:eastAsia="Times New Roman"/>
          <w:bCs/>
          <w:lang w:val="en-ZA"/>
        </w:rPr>
        <w:instrText xml:space="preserve"> ADDIN ZOTERO_ITEM CSL_CITATION {"citationID":"05Go9PNh","properties":{"formattedCitation":"(Sreenivasa, Agarwal and Kumar, 2014)","plainCitation":"(Sreenivasa, Agarwal and Kumar, 2014)"},"citationItems":[{"id":93,"uris":["http://zotero.org/users/4597499/items/QFLWKXXL"],"uri":["http://zotero.org/users/4597499/items/QFLWKXXL"],"itemData":{"id":93,"type":"paper-conference","title":"Short term wind forecasting using logistic regression driven hypothesis in artificial neural network","container-title":"2014 6th IEEE Power India International Conference (PIICON)","page":"1-6","source":"IEEE Xplore","event":"2014 6th IEEE Power India International Conference (PIICON)","abstract":"The share of wind power is increasing significantly all over the world. The ever increasing wind power integration poses new issues due to its variability and volatility. Good forecasting techniques are thus important to address these challenges. In this paper, few time series forecasting models like artificial neural networks, adaptive neuro fuzzy interface systems are used for short term prediction of wind speeds and further a new hypothesis for better estimation of wind speed is proposed. The results obtained from a real world case study of a wind farm in the state of Karnataka are presented. In this experimental study, a thorough investigation is carried out, considering the results obtained from the mentioned techniques, the accuracy of the proposed model is found to be better by 13.53% than the existing techniques.","DOI":"10.1109/POWERI.2014.7117710","author":[{"family":"Sreenivasa","given":"S. C."},{"family":"Agarwal","given":"S. K."},{"family":"Kumar","given":"R."}],"issued":{"date-parts":[["2014",12]]}}}],"schema":"https://github.com/citation-style-language/schema/raw/master/csl-citation.json"} </w:instrText>
      </w:r>
      <w:r>
        <w:rPr>
          <w:rFonts w:eastAsia="Times New Roman"/>
          <w:bCs/>
          <w:lang w:val="en-ZA"/>
        </w:rPr>
        <w:fldChar w:fldCharType="separate"/>
      </w:r>
      <w:r w:rsidR="00635BD4">
        <w:rPr>
          <w:rFonts w:eastAsia="Times New Roman"/>
        </w:rPr>
        <w:t>(Sreenivasa</w:t>
      </w:r>
      <w:r w:rsidR="004B4654">
        <w:rPr>
          <w:rFonts w:eastAsia="Times New Roman"/>
        </w:rPr>
        <w:t xml:space="preserve"> et. al</w:t>
      </w:r>
      <w:r w:rsidR="00635BD4">
        <w:rPr>
          <w:rFonts w:eastAsia="Times New Roman"/>
        </w:rPr>
        <w:t>, 2014)</w:t>
      </w:r>
      <w:r>
        <w:rPr>
          <w:rFonts w:eastAsia="Times New Roman"/>
          <w:bCs/>
          <w:lang w:val="en-ZA"/>
        </w:rPr>
        <w:fldChar w:fldCharType="end"/>
      </w:r>
      <w:r>
        <w:rPr>
          <w:rFonts w:eastAsia="Times New Roman"/>
          <w:bCs/>
          <w:lang w:val="en-ZA"/>
        </w:rPr>
        <w:t xml:space="preserve"> propose a system that uses Artificial Neural Nets</w:t>
      </w:r>
      <w:r w:rsidR="00524E79">
        <w:rPr>
          <w:rFonts w:eastAsia="Times New Roman"/>
          <w:bCs/>
          <w:lang w:val="en-ZA"/>
        </w:rPr>
        <w:t xml:space="preserve"> (ANN’s)</w:t>
      </w:r>
      <w:r>
        <w:rPr>
          <w:rFonts w:eastAsia="Times New Roman"/>
          <w:bCs/>
          <w:lang w:val="en-ZA"/>
        </w:rPr>
        <w:t xml:space="preserve"> to predict wind forecasts.</w:t>
      </w:r>
      <w:r w:rsidR="00524E79">
        <w:rPr>
          <w:rFonts w:eastAsia="Times New Roman"/>
          <w:bCs/>
          <w:lang w:val="en-ZA"/>
        </w:rPr>
        <w:t xml:space="preserve"> Theoretically ANN’s are intended to simulate the human brain where they learn through the occurrence of certain events</w:t>
      </w:r>
      <w:r w:rsidR="00AA437F">
        <w:rPr>
          <w:rFonts w:eastAsia="Times New Roman"/>
          <w:bCs/>
          <w:lang w:val="en-ZA"/>
        </w:rPr>
        <w:t xml:space="preserve"> </w:t>
      </w:r>
      <w:r w:rsidR="00AA437F">
        <w:rPr>
          <w:rFonts w:eastAsia="Times New Roman"/>
          <w:bCs/>
          <w:lang w:val="en-ZA"/>
        </w:rPr>
        <w:fldChar w:fldCharType="begin"/>
      </w:r>
      <w:r w:rsidR="00635BD4">
        <w:rPr>
          <w:rFonts w:eastAsia="Times New Roman"/>
          <w:bCs/>
          <w:lang w:val="en-ZA"/>
        </w:rPr>
        <w:instrText xml:space="preserve"> ADDIN ZOTERO_ITEM CSL_CITATION {"citationID":"pVVIgyW0","properties":{"formattedCitation":"(Sreenivasa, Agarwal and Kumar, 2014)","plainCitation":"(Sreenivasa, Agarwal and Kumar, 2014)"},"citationItems":[{"id":93,"uris":["http://zotero.org/users/4597499/items/QFLWKXXL"],"uri":["http://zotero.org/users/4597499/items/QFLWKXXL"],"itemData":{"id":93,"type":"paper-conference","title":"Short term wind forecasting using logistic regression driven hypothesis in artificial neural network","container-title":"2014 6th IEEE Power India International Conference (PIICON)","page":"1-6","source":"IEEE Xplore","event":"2014 6th IEEE Power India International Conference (PIICON)","abstract":"The share of wind power is increasing significantly all over the world. The ever increasing wind power integration poses new issues due to its variability and volatility. Good forecasting techniques are thus important to address these challenges. In this paper, few time series forecasting models like artificial neural networks, adaptive neuro fuzzy interface systems are used for short term prediction of wind speeds and further a new hypothesis for better estimation of wind speed is proposed. The results obtained from a real world case study of a wind farm in the state of Karnataka are presented. In this experimental study, a thorough investigation is carried out, considering the results obtained from the mentioned techniques, the accuracy of the proposed model is found to be better by 13.53% than the existing techniques.","DOI":"10.1109/POWERI.2014.7117710","author":[{"family":"Sreenivasa","given":"S. C."},{"family":"Agarwal","given":"S. K."},{"family":"Kumar","given":"R."}],"issued":{"date-parts":[["2014",12]]}}}],"schema":"https://github.com/citation-style-language/schema/raw/master/csl-citation.json"} </w:instrText>
      </w:r>
      <w:r w:rsidR="00AA437F">
        <w:rPr>
          <w:rFonts w:eastAsia="Times New Roman"/>
          <w:bCs/>
          <w:lang w:val="en-ZA"/>
        </w:rPr>
        <w:fldChar w:fldCharType="separate"/>
      </w:r>
      <w:r w:rsidR="00635BD4">
        <w:rPr>
          <w:rFonts w:eastAsia="Times New Roman"/>
        </w:rPr>
        <w:t>(Sreenivasa, Agarwal and Kumar, 2014)</w:t>
      </w:r>
      <w:r w:rsidR="00AA437F">
        <w:rPr>
          <w:rFonts w:eastAsia="Times New Roman"/>
          <w:bCs/>
          <w:lang w:val="en-ZA"/>
        </w:rPr>
        <w:fldChar w:fldCharType="end"/>
      </w:r>
      <w:r w:rsidR="00524E79">
        <w:rPr>
          <w:rFonts w:eastAsia="Times New Roman"/>
          <w:bCs/>
          <w:lang w:val="en-ZA"/>
        </w:rPr>
        <w:t>.</w:t>
      </w:r>
      <w:r w:rsidR="00594913">
        <w:rPr>
          <w:rFonts w:eastAsia="Times New Roman"/>
          <w:bCs/>
          <w:lang w:val="en-ZA"/>
        </w:rPr>
        <w:t xml:space="preserve"> There are multiple implementations of ANN’s</w:t>
      </w:r>
      <w:r w:rsidR="00193E7C">
        <w:rPr>
          <w:rFonts w:eastAsia="Times New Roman"/>
          <w:bCs/>
          <w:lang w:val="en-ZA"/>
        </w:rPr>
        <w:t xml:space="preserve"> some of which are feed forward ANN’s and ANN’s using back propagation.</w:t>
      </w:r>
      <w:r w:rsidR="00F16170">
        <w:rPr>
          <w:rFonts w:eastAsia="Times New Roman"/>
          <w:bCs/>
          <w:lang w:val="en-ZA"/>
        </w:rPr>
        <w:t xml:space="preserve"> </w:t>
      </w:r>
      <w:r w:rsidR="00343D93">
        <w:rPr>
          <w:rFonts w:eastAsia="Times New Roman"/>
          <w:bCs/>
          <w:lang w:val="en-ZA"/>
        </w:rPr>
        <w:t>The authors</w:t>
      </w:r>
      <w:r w:rsidR="00F16170">
        <w:rPr>
          <w:rFonts w:eastAsia="Times New Roman"/>
          <w:bCs/>
          <w:lang w:val="en-ZA"/>
        </w:rPr>
        <w:t xml:space="preserve"> system uses Adaptive Neuro Fuzzy Inference Systems (ANFIS’s) which is </w:t>
      </w:r>
      <w:r w:rsidR="00151D45">
        <w:rPr>
          <w:rFonts w:eastAsia="Times New Roman"/>
          <w:bCs/>
          <w:lang w:val="en-ZA"/>
        </w:rPr>
        <w:t>a form of</w:t>
      </w:r>
      <w:r w:rsidR="00F16170">
        <w:rPr>
          <w:rFonts w:eastAsia="Times New Roman"/>
          <w:bCs/>
          <w:lang w:val="en-ZA"/>
        </w:rPr>
        <w:t xml:space="preserve"> ANN </w:t>
      </w:r>
      <w:r w:rsidR="00151D45">
        <w:rPr>
          <w:rFonts w:eastAsia="Times New Roman"/>
          <w:bCs/>
          <w:lang w:val="en-ZA"/>
        </w:rPr>
        <w:t>that</w:t>
      </w:r>
      <w:r w:rsidR="00F16170">
        <w:rPr>
          <w:rFonts w:eastAsia="Times New Roman"/>
          <w:bCs/>
          <w:lang w:val="en-ZA"/>
        </w:rPr>
        <w:t xml:space="preserve"> uses back propagation when its being trained.</w:t>
      </w:r>
      <w:r w:rsidR="001F121E">
        <w:rPr>
          <w:rFonts w:eastAsia="Times New Roman"/>
          <w:bCs/>
          <w:lang w:val="en-ZA"/>
        </w:rPr>
        <w:t xml:space="preserve"> The main difference between feed forward and back propagation is back propagation adjusts the level of error </w:t>
      </w:r>
      <w:r w:rsidR="00CA4439">
        <w:rPr>
          <w:rFonts w:eastAsia="Times New Roman"/>
          <w:bCs/>
          <w:lang w:val="en-ZA"/>
        </w:rPr>
        <w:t>and re</w:t>
      </w:r>
      <w:r w:rsidR="00F11A08">
        <w:rPr>
          <w:rFonts w:eastAsia="Times New Roman"/>
          <w:bCs/>
          <w:lang w:val="en-ZA"/>
        </w:rPr>
        <w:t>trains</w:t>
      </w:r>
      <w:r w:rsidR="001F121E">
        <w:rPr>
          <w:rFonts w:eastAsia="Times New Roman"/>
          <w:bCs/>
          <w:lang w:val="en-ZA"/>
        </w:rPr>
        <w:t xml:space="preserve"> the Neural Net</w:t>
      </w:r>
      <w:r w:rsidR="00CA4439">
        <w:rPr>
          <w:rFonts w:eastAsia="Times New Roman"/>
          <w:bCs/>
          <w:lang w:val="en-ZA"/>
        </w:rPr>
        <w:t xml:space="preserve"> based on the new error levels</w:t>
      </w:r>
      <w:r w:rsidR="001F121E">
        <w:rPr>
          <w:rFonts w:eastAsia="Times New Roman"/>
          <w:bCs/>
          <w:lang w:val="en-ZA"/>
        </w:rPr>
        <w:t>.</w:t>
      </w:r>
      <w:r w:rsidR="008B20DF">
        <w:rPr>
          <w:rFonts w:eastAsia="Times New Roman"/>
          <w:bCs/>
          <w:lang w:val="en-ZA"/>
        </w:rPr>
        <w:t xml:space="preserve"> In comparison feed forward ANN’s run to completion straight away.</w:t>
      </w:r>
    </w:p>
    <w:p w14:paraId="6817A24A" w14:textId="77777777" w:rsidR="001710B3" w:rsidRDefault="001710B3" w:rsidP="00E77B77">
      <w:pPr>
        <w:spacing w:line="360" w:lineRule="auto"/>
        <w:jc w:val="both"/>
        <w:rPr>
          <w:rFonts w:eastAsia="Times New Roman"/>
          <w:bCs/>
          <w:lang w:val="en-ZA"/>
        </w:rPr>
      </w:pPr>
    </w:p>
    <w:p w14:paraId="30C05C35" w14:textId="223D79C9" w:rsidR="001710B3" w:rsidRDefault="00946F27" w:rsidP="00E77B77">
      <w:pPr>
        <w:spacing w:line="360" w:lineRule="auto"/>
        <w:jc w:val="both"/>
        <w:rPr>
          <w:rFonts w:eastAsia="Times New Roman"/>
          <w:bCs/>
          <w:lang w:val="en-ZA"/>
        </w:rPr>
      </w:pPr>
      <w:r>
        <w:rPr>
          <w:rFonts w:eastAsia="Times New Roman"/>
          <w:bCs/>
          <w:lang w:val="en-ZA"/>
        </w:rPr>
        <w:fldChar w:fldCharType="begin"/>
      </w:r>
      <w:r w:rsidR="00635BD4">
        <w:rPr>
          <w:rFonts w:eastAsia="Times New Roman"/>
          <w:bCs/>
          <w:lang w:val="en-ZA"/>
        </w:rPr>
        <w:instrText xml:space="preserve"> ADDIN ZOTERO_ITEM CSL_CITATION {"citationID":"DBBbylNz","properties":{"formattedCitation":"(Prasad, Dash and Mohanty, 2009)","plainCitation":"(Prasad, Dash and Mohanty, 2009)"},"citationItems":[{"id":98,"uris":["http://zotero.org/users/4597499/items/8HGRS6PZ"],"uri":["http://zotero.org/users/4597499/items/8HGRS6PZ"],"itemData":{"id":98,"type":"article-journal","title":"A logistic regression approach for monthly rainfall forecasts in meteorological subdivisions of India based on DEMETER retrospective forecasts","container-title":"International Journal of Climatology","page":"n/a-n/a","source":"CrossRef","DOI":"10.1002/joc.2019","ISSN":"08998418, 10970088","language":"en","author":[{"family":"Prasad","given":"K."},{"family":"Dash","given":"S. K."},{"family":"Mohanty","given":"U. C."}],"issued":{"date-parts":[["2009"]]}}}],"schema":"https://github.com/citation-style-language/schema/raw/master/csl-citation.json"} </w:instrText>
      </w:r>
      <w:r>
        <w:rPr>
          <w:rFonts w:eastAsia="Times New Roman"/>
          <w:bCs/>
          <w:lang w:val="en-ZA"/>
        </w:rPr>
        <w:fldChar w:fldCharType="separate"/>
      </w:r>
      <w:r w:rsidR="00635BD4">
        <w:rPr>
          <w:rFonts w:eastAsia="Times New Roman"/>
        </w:rPr>
        <w:t>(Prasad</w:t>
      </w:r>
      <w:r w:rsidR="004B4654">
        <w:rPr>
          <w:rFonts w:eastAsia="Times New Roman"/>
        </w:rPr>
        <w:t xml:space="preserve"> et. al</w:t>
      </w:r>
      <w:r w:rsidR="00635BD4">
        <w:rPr>
          <w:rFonts w:eastAsia="Times New Roman"/>
        </w:rPr>
        <w:t>, 2009)</w:t>
      </w:r>
      <w:r>
        <w:rPr>
          <w:rFonts w:eastAsia="Times New Roman"/>
          <w:bCs/>
          <w:lang w:val="en-ZA"/>
        </w:rPr>
        <w:fldChar w:fldCharType="end"/>
      </w:r>
      <w:r>
        <w:rPr>
          <w:rFonts w:eastAsia="Times New Roman"/>
          <w:bCs/>
          <w:lang w:val="en-ZA"/>
        </w:rPr>
        <w:t xml:space="preserve"> </w:t>
      </w:r>
      <w:r w:rsidR="00A0030E">
        <w:rPr>
          <w:rFonts w:eastAsia="Times New Roman"/>
          <w:bCs/>
          <w:lang w:val="en-ZA"/>
        </w:rPr>
        <w:t>use logistic regression to predict monthly rainfall.</w:t>
      </w:r>
      <w:r w:rsidR="001149DC">
        <w:rPr>
          <w:rFonts w:eastAsia="Times New Roman"/>
          <w:bCs/>
          <w:lang w:val="en-ZA"/>
        </w:rPr>
        <w:t xml:space="preserve"> </w:t>
      </w:r>
      <w:r w:rsidR="00347312">
        <w:rPr>
          <w:rFonts w:eastAsia="Times New Roman"/>
          <w:bCs/>
          <w:lang w:val="en-ZA"/>
        </w:rPr>
        <w:t>Interestingly the model</w:t>
      </w:r>
      <w:r w:rsidR="00920ABD">
        <w:rPr>
          <w:rFonts w:eastAsia="Times New Roman"/>
          <w:bCs/>
          <w:lang w:val="en-ZA"/>
        </w:rPr>
        <w:t xml:space="preserve"> </w:t>
      </w:r>
      <w:r w:rsidR="00347312">
        <w:rPr>
          <w:rFonts w:eastAsia="Times New Roman"/>
          <w:bCs/>
          <w:lang w:val="en-ZA"/>
        </w:rPr>
        <w:t>was able to predict the occurrence of extreme weather events a month in advance.</w:t>
      </w:r>
      <w:r w:rsidR="005F1204">
        <w:rPr>
          <w:rFonts w:eastAsia="Times New Roman"/>
          <w:bCs/>
          <w:lang w:val="en-ZA"/>
        </w:rPr>
        <w:t xml:space="preserve"> </w:t>
      </w:r>
      <w:r w:rsidR="00B52ADA">
        <w:rPr>
          <w:rFonts w:eastAsia="Times New Roman"/>
          <w:bCs/>
          <w:lang w:val="en-ZA"/>
        </w:rPr>
        <w:t xml:space="preserve">Although too much rainfall can be problematic for </w:t>
      </w:r>
      <w:r w:rsidR="00E437BD">
        <w:rPr>
          <w:rFonts w:eastAsia="Times New Roman"/>
          <w:bCs/>
          <w:lang w:val="en-ZA"/>
        </w:rPr>
        <w:t>sectors such as Agriculture, it i</w:t>
      </w:r>
      <w:r w:rsidR="00B52ADA">
        <w:rPr>
          <w:rFonts w:eastAsia="Times New Roman"/>
          <w:bCs/>
          <w:lang w:val="en-ZA"/>
        </w:rPr>
        <w:t>s the extreme weather events that can be the most damaging.</w:t>
      </w:r>
      <w:r w:rsidR="0036646C">
        <w:rPr>
          <w:rFonts w:eastAsia="Times New Roman"/>
          <w:bCs/>
          <w:lang w:val="en-ZA"/>
        </w:rPr>
        <w:t xml:space="preserve"> Therefore a system like </w:t>
      </w:r>
      <w:r w:rsidR="0036646C">
        <w:rPr>
          <w:rFonts w:eastAsia="Times New Roman"/>
          <w:bCs/>
          <w:lang w:val="en-ZA"/>
        </w:rPr>
        <w:fldChar w:fldCharType="begin"/>
      </w:r>
      <w:r w:rsidR="00635BD4">
        <w:rPr>
          <w:rFonts w:eastAsia="Times New Roman"/>
          <w:bCs/>
          <w:lang w:val="en-ZA"/>
        </w:rPr>
        <w:instrText xml:space="preserve"> ADDIN ZOTERO_ITEM CSL_CITATION {"citationID":"eg4ndKsN","properties":{"formattedCitation":"(Prasad, Dash and Mohanty, 2009)","plainCitation":"(Prasad, Dash and Mohanty, 2009)"},"citationItems":[{"id":98,"uris":["http://zotero.org/users/4597499/items/8HGRS6PZ"],"uri":["http://zotero.org/users/4597499/items/8HGRS6PZ"],"itemData":{"id":98,"type":"article-journal","title":"A logistic regression approach for monthly rainfall forecasts in meteorological subdivisions of India based on DEMETER retrospective forecasts","container-title":"International Journal of Climatology","page":"n/a-n/a","source":"CrossRef","DOI":"10.1002/joc.2019","ISSN":"08998418, 10970088","language":"en","author":[{"family":"Prasad","given":"K."},{"family":"Dash","given":"S. K."},{"family":"Mohanty","given":"U. C."}],"issued":{"date-parts":[["2009"]]}}}],"schema":"https://github.com/citation-style-language/schema/raw/master/csl-citation.json"} </w:instrText>
      </w:r>
      <w:r w:rsidR="0036646C">
        <w:rPr>
          <w:rFonts w:eastAsia="Times New Roman"/>
          <w:bCs/>
          <w:lang w:val="en-ZA"/>
        </w:rPr>
        <w:fldChar w:fldCharType="separate"/>
      </w:r>
      <w:r w:rsidR="00635BD4">
        <w:rPr>
          <w:rFonts w:eastAsia="Times New Roman"/>
        </w:rPr>
        <w:t>(Prasad, Dash and Mohanty, 2009)</w:t>
      </w:r>
      <w:r w:rsidR="0036646C">
        <w:rPr>
          <w:rFonts w:eastAsia="Times New Roman"/>
          <w:bCs/>
          <w:lang w:val="en-ZA"/>
        </w:rPr>
        <w:fldChar w:fldCharType="end"/>
      </w:r>
      <w:r w:rsidR="0036646C">
        <w:rPr>
          <w:rFonts w:eastAsia="Times New Roman"/>
          <w:bCs/>
          <w:lang w:val="en-ZA"/>
        </w:rPr>
        <w:t xml:space="preserve"> could be hugely beneficial.</w:t>
      </w:r>
    </w:p>
    <w:p w14:paraId="0EE73CE0" w14:textId="77777777" w:rsidR="005D6233" w:rsidRDefault="005D6233" w:rsidP="00E77B77">
      <w:pPr>
        <w:spacing w:line="360" w:lineRule="auto"/>
        <w:jc w:val="both"/>
        <w:rPr>
          <w:rFonts w:eastAsia="Times New Roman"/>
          <w:bCs/>
          <w:lang w:val="en-ZA"/>
        </w:rPr>
      </w:pPr>
    </w:p>
    <w:p w14:paraId="581703F6" w14:textId="293C8457" w:rsidR="005D6233" w:rsidRDefault="005D6233" w:rsidP="00E77B77">
      <w:pPr>
        <w:spacing w:line="360" w:lineRule="auto"/>
        <w:jc w:val="both"/>
        <w:rPr>
          <w:rFonts w:eastAsia="Times New Roman"/>
          <w:bCs/>
          <w:lang w:val="en-ZA"/>
        </w:rPr>
      </w:pPr>
      <w:r>
        <w:rPr>
          <w:rFonts w:eastAsia="Times New Roman"/>
          <w:bCs/>
          <w:lang w:val="en-ZA"/>
        </w:rPr>
        <w:fldChar w:fldCharType="begin"/>
      </w:r>
      <w:r w:rsidR="00635BD4">
        <w:rPr>
          <w:rFonts w:eastAsia="Times New Roman"/>
          <w:bCs/>
          <w:lang w:val="en-ZA"/>
        </w:rPr>
        <w:instrText xml:space="preserve"> ADDIN ZOTERO_ITEM CSL_CITATION {"citationID":"ddYknPn2","properties":{"formattedCitation":"(Kuligowski and Barros, 1998)","plainCitation":"(Kuligowski and Barros, 1998)"},"citationItems":[{"id":106,"uris":["http://zotero.org/users/4597499/items/DYWNZNN9"],"uri":["http://zotero.org/users/4597499/items/DYWNZNN9"],"itemData":{"id":106,"type":"article-journal","title":"Localized Precipitation Forecasts from a Numerical Weather Prediction Model Using Artificial Neural Networks","container-title":"Weather and Forecasting","page":"1194-1204","volume":"13","issue":"4","source":"journals.ametsoc.org (Atypon)","abstract":"Although the resolution of numerical weather prediction models continues to improve, many of the processes that influence precipitation are still not captured adequately by the scales of present operational models, and consequently precipitation forecasts have not yet reached the level of accuracy needed for hydrologic forecasting. Postprocessing of model output to account for local differences can enhance the accuracy and usefulness of these forecasts. Model Output Statistics have performed this important function for a number of years via regression techniques; this paper presents an alternate approach that uses artificial neural networks to produce 6-h precipitation forecasts for specific locations. Tests performed on four locations in the middle Atlantic region of the United States show that the accuracy of the forecasts produced using neural networks compares favorably with those generated using linear regression, especially for heavier precipitation amounts.","DOI":"10.1175/1520-0434(1998)013&lt;1194:LPFFAN&gt;2.0.CO;2","ISSN":"0882-8156","journalAbbreviation":"Wea. Forecasting","author":[{"family":"Kuligowski","given":"Robert J."},{"family":"Barros","given":"Ana P."}],"issued":{"date-parts":[["1998",12,1]]}}}],"schema":"https://github.com/citation-style-language/schema/raw/master/csl-citation.json"} </w:instrText>
      </w:r>
      <w:r>
        <w:rPr>
          <w:rFonts w:eastAsia="Times New Roman"/>
          <w:bCs/>
          <w:lang w:val="en-ZA"/>
        </w:rPr>
        <w:fldChar w:fldCharType="separate"/>
      </w:r>
      <w:r w:rsidR="00635BD4">
        <w:rPr>
          <w:rFonts w:eastAsia="Times New Roman"/>
        </w:rPr>
        <w:t>(Kuligowski and Barros, 1998)</w:t>
      </w:r>
      <w:r>
        <w:rPr>
          <w:rFonts w:eastAsia="Times New Roman"/>
          <w:bCs/>
          <w:lang w:val="en-ZA"/>
        </w:rPr>
        <w:fldChar w:fldCharType="end"/>
      </w:r>
      <w:r w:rsidR="00582D05">
        <w:rPr>
          <w:rFonts w:eastAsia="Times New Roman"/>
          <w:bCs/>
          <w:lang w:val="en-ZA"/>
        </w:rPr>
        <w:t xml:space="preserve"> compared an ANN using back propagation to linear regression for rainfall prediction. The authors note that linear regression proved marginally more accurate overall although the ANN was a better predictor for extreme weather conditions.</w:t>
      </w:r>
      <w:r w:rsidR="00B12290">
        <w:rPr>
          <w:rFonts w:eastAsia="Times New Roman"/>
          <w:bCs/>
          <w:lang w:val="en-ZA"/>
        </w:rPr>
        <w:t xml:space="preserve"> Noticeably the authors used the root mean squared error (RMSE) as</w:t>
      </w:r>
      <w:r w:rsidR="00060528">
        <w:rPr>
          <w:rFonts w:eastAsia="Times New Roman"/>
          <w:bCs/>
          <w:lang w:val="en-ZA"/>
        </w:rPr>
        <w:t xml:space="preserve"> a measure of accuracy.</w:t>
      </w:r>
    </w:p>
    <w:p w14:paraId="45AF4D7F" w14:textId="77777777" w:rsidR="00F24A54" w:rsidRDefault="00F24A54" w:rsidP="00E77B77">
      <w:pPr>
        <w:spacing w:line="360" w:lineRule="auto"/>
        <w:jc w:val="both"/>
        <w:rPr>
          <w:rFonts w:eastAsia="Times New Roman"/>
          <w:bCs/>
          <w:lang w:val="en-ZA"/>
        </w:rPr>
      </w:pPr>
    </w:p>
    <w:p w14:paraId="713CD20E" w14:textId="200BF3C9" w:rsidR="00F24A54" w:rsidRDefault="00F24A54" w:rsidP="00E77B77">
      <w:pPr>
        <w:spacing w:line="360" w:lineRule="auto"/>
        <w:jc w:val="both"/>
        <w:rPr>
          <w:rFonts w:eastAsia="Times New Roman"/>
          <w:bCs/>
          <w:lang w:val="en-ZA"/>
        </w:rPr>
      </w:pPr>
      <w:r>
        <w:rPr>
          <w:rFonts w:eastAsia="Times New Roman"/>
          <w:bCs/>
          <w:lang w:val="en-ZA"/>
        </w:rPr>
        <w:fldChar w:fldCharType="begin"/>
      </w:r>
      <w:r w:rsidR="00635BD4">
        <w:rPr>
          <w:rFonts w:eastAsia="Times New Roman"/>
          <w:bCs/>
          <w:lang w:val="en-ZA"/>
        </w:rPr>
        <w:instrText xml:space="preserve"> ADDIN ZOTERO_ITEM CSL_CITATION {"citationID":"vooOUAWi","properties":{"formattedCitation":"(Hall, Brooks and Doswell, 1999)","plainCitation":"(Hall, Brooks and Doswell, 1999)"},"citationItems":[{"id":109,"uris":["http://zotero.org/users/4597499/items/VLRVLPAX"],"uri":["http://zotero.org/users/4597499/items/VLRVLPAX"],"itemData":{"id":109,"type":"article-journal","title":"Precipitation Forecasting Using a Neural Network","container-title":"Weather and Forecasting","page":"338-345","volume":"14","issue":"3","source":"journals.ametsoc.org (Atypon)","abstract":"A neural network, using input from the Eta Model and upper air soundings, has been developed for the probability of precipitation (PoP) and quantitative precipitation forecast (QPF) for the Dallas–Fort Worth, Texas, area. Forecasts from two years were verified against a network of 36 rain gauges. The resulting forecasts were remarkably sharp, with over 70% of the PoP forecasts being less than 5% or greater than 95%. Of the 436 days with forecasts of less than 5% PoP, no rain occurred on 435 days. On the 111 days with forecasts of greater than 95% PoP, rain always occurred. The linear correlation between the forecast and observed precipitation amount was 0.95. Equitable threat scores for threshold precipitation amounts from 0.05 in. (</w:instrText>
      </w:r>
      <w:r w:rsidR="00635BD4">
        <w:rPr>
          <w:rFonts w:ascii="MS Mincho" w:eastAsia="MS Mincho" w:hAnsi="MS Mincho" w:cs="MS Mincho"/>
          <w:bCs/>
          <w:lang w:val="en-ZA"/>
        </w:rPr>
        <w:instrText>∼</w:instrText>
      </w:r>
      <w:r w:rsidR="00635BD4">
        <w:rPr>
          <w:rFonts w:eastAsia="Times New Roman"/>
          <w:bCs/>
          <w:lang w:val="en-ZA"/>
        </w:rPr>
        <w:instrText>1 mm) to 1 in. (</w:instrText>
      </w:r>
      <w:r w:rsidR="00635BD4">
        <w:rPr>
          <w:rFonts w:ascii="MS Mincho" w:eastAsia="MS Mincho" w:hAnsi="MS Mincho" w:cs="MS Mincho"/>
          <w:bCs/>
          <w:lang w:val="en-ZA"/>
        </w:rPr>
        <w:instrText>∼</w:instrText>
      </w:r>
      <w:r w:rsidR="00635BD4">
        <w:rPr>
          <w:rFonts w:eastAsia="Times New Roman"/>
          <w:bCs/>
          <w:lang w:val="en-ZA"/>
        </w:rPr>
        <w:instrText xml:space="preserve">25 mm) are 0.63 or higher, with maximum values over 0.86. Combining the PoP and QPF products indicates that for very high PoPs, the correlation between the QPF and observations is higher than for lower PoPs. In addition, 61 of the 70 observed rains of at least 0.5 in. (12.7 mm) are associated with PoPs greater than 85%. As a result, the system indicates a potential for more accurate precipitation forecasting.","DOI":"10.1175/1520-0434(1999)014&lt;0338:PFUANN&gt;2.0.CO;2","ISSN":"0882-8156","journalAbbreviation":"Wea. Forecasting","author":[{"family":"Hall","given":"Tony"},{"family":"Brooks","given":"Harold E."},{"family":"Doswell","given":"Charles A."}],"issued":{"date-parts":[["1999",6,1]]}}}],"schema":"https://github.com/citation-style-language/schema/raw/master/csl-citation.json"} </w:instrText>
      </w:r>
      <w:r>
        <w:rPr>
          <w:rFonts w:eastAsia="Times New Roman"/>
          <w:bCs/>
          <w:lang w:val="en-ZA"/>
        </w:rPr>
        <w:fldChar w:fldCharType="separate"/>
      </w:r>
      <w:r w:rsidR="00635BD4">
        <w:rPr>
          <w:rFonts w:eastAsia="Times New Roman"/>
        </w:rPr>
        <w:t>(Hall</w:t>
      </w:r>
      <w:r w:rsidR="004B4654">
        <w:rPr>
          <w:rFonts w:eastAsia="Times New Roman"/>
        </w:rPr>
        <w:t xml:space="preserve"> et. al</w:t>
      </w:r>
      <w:r w:rsidR="00635BD4">
        <w:rPr>
          <w:rFonts w:eastAsia="Times New Roman"/>
        </w:rPr>
        <w:t>, 1999)</w:t>
      </w:r>
      <w:r>
        <w:rPr>
          <w:rFonts w:eastAsia="Times New Roman"/>
          <w:bCs/>
          <w:lang w:val="en-ZA"/>
        </w:rPr>
        <w:fldChar w:fldCharType="end"/>
      </w:r>
      <w:r w:rsidR="002758C5">
        <w:rPr>
          <w:rFonts w:eastAsia="Times New Roman"/>
          <w:bCs/>
          <w:lang w:val="en-ZA"/>
        </w:rPr>
        <w:t xml:space="preserve"> use an ANN to predict twenty-four hour average rainfall.</w:t>
      </w:r>
      <w:r w:rsidR="008C386B">
        <w:rPr>
          <w:rFonts w:eastAsia="Times New Roman"/>
          <w:bCs/>
          <w:lang w:val="en-ZA"/>
        </w:rPr>
        <w:t xml:space="preserve"> Following this they</w:t>
      </w:r>
      <w:r w:rsidR="00910337">
        <w:rPr>
          <w:rFonts w:eastAsia="Times New Roman"/>
          <w:bCs/>
          <w:lang w:val="en-ZA"/>
        </w:rPr>
        <w:t xml:space="preserve"> then determine the probability of this amount of rainfall happening. According to the authors, this method produces impressive results. The authors state that, of the 436 days with a rainfall probability of less than five percent, 435 days had no rainfall.</w:t>
      </w:r>
      <w:r w:rsidR="00C034C3">
        <w:rPr>
          <w:rFonts w:eastAsia="Times New Roman"/>
          <w:bCs/>
          <w:lang w:val="en-ZA"/>
        </w:rPr>
        <w:t xml:space="preserve"> They also state that they had an overall accuracy of 95% for </w:t>
      </w:r>
      <w:r w:rsidR="00551A02">
        <w:rPr>
          <w:rFonts w:eastAsia="Times New Roman"/>
          <w:bCs/>
          <w:lang w:val="en-ZA"/>
        </w:rPr>
        <w:t>precipitation</w:t>
      </w:r>
      <w:r w:rsidR="00C034C3">
        <w:rPr>
          <w:rFonts w:eastAsia="Times New Roman"/>
          <w:bCs/>
          <w:lang w:val="en-ZA"/>
        </w:rPr>
        <w:t xml:space="preserve"> forecasts.</w:t>
      </w:r>
    </w:p>
    <w:p w14:paraId="4D780A09" w14:textId="77777777" w:rsidR="00426ED6" w:rsidRDefault="00426ED6" w:rsidP="00600209">
      <w:pPr>
        <w:rPr>
          <w:rFonts w:eastAsia="Times New Roman"/>
          <w:bCs/>
          <w:lang w:val="en-ZA"/>
        </w:rPr>
      </w:pPr>
    </w:p>
    <w:p w14:paraId="1125CBF8" w14:textId="51FC20F9" w:rsidR="00426ED6" w:rsidRPr="008D4DA6" w:rsidRDefault="008D4DA6" w:rsidP="00852511">
      <w:pPr>
        <w:spacing w:line="360" w:lineRule="auto"/>
        <w:rPr>
          <w:rFonts w:eastAsia="Times New Roman"/>
        </w:rPr>
      </w:pPr>
      <w:r>
        <w:rPr>
          <w:rFonts w:eastAsia="Times New Roman"/>
          <w:bCs/>
          <w:lang w:val="en-ZA"/>
        </w:rPr>
        <w:t>(</w:t>
      </w:r>
      <w:r>
        <w:rPr>
          <w:rFonts w:eastAsia="Times New Roman"/>
          <w:color w:val="333333"/>
        </w:rPr>
        <w:t xml:space="preserve">Baboo and </w:t>
      </w:r>
      <w:r w:rsidRPr="008D4DA6">
        <w:rPr>
          <w:rFonts w:eastAsia="Times New Roman"/>
          <w:color w:val="333333"/>
        </w:rPr>
        <w:t>Shereef</w:t>
      </w:r>
      <w:r>
        <w:rPr>
          <w:rFonts w:eastAsia="Times New Roman"/>
          <w:color w:val="333333"/>
        </w:rPr>
        <w:t>, 2010</w:t>
      </w:r>
      <w:r>
        <w:rPr>
          <w:rFonts w:eastAsia="Times New Roman"/>
          <w:bCs/>
          <w:lang w:val="en-ZA"/>
        </w:rPr>
        <w:t xml:space="preserve">) </w:t>
      </w:r>
      <w:r w:rsidR="000A71D5">
        <w:rPr>
          <w:rFonts w:eastAsia="Times New Roman"/>
          <w:bCs/>
          <w:lang w:val="en-ZA"/>
        </w:rPr>
        <w:t>propose a system that implements an ANN using back propagation to predict the temperature.</w:t>
      </w:r>
      <w:r w:rsidR="003B0530">
        <w:rPr>
          <w:rFonts w:eastAsia="Times New Roman"/>
          <w:bCs/>
          <w:lang w:val="en-ZA"/>
        </w:rPr>
        <w:t xml:space="preserve"> Noticeably the authors </w:t>
      </w:r>
      <w:r w:rsidR="00CD582A">
        <w:rPr>
          <w:rFonts w:eastAsia="Times New Roman"/>
          <w:bCs/>
          <w:lang w:val="en-ZA"/>
        </w:rPr>
        <w:t>carried out one experiment where</w:t>
      </w:r>
      <w:r w:rsidR="003B0530">
        <w:rPr>
          <w:rFonts w:eastAsia="Times New Roman"/>
          <w:bCs/>
          <w:lang w:val="en-ZA"/>
        </w:rPr>
        <w:t xml:space="preserve"> they only use two hundred rows of training data on their ANN.</w:t>
      </w:r>
      <w:r w:rsidR="00CD582A">
        <w:rPr>
          <w:rFonts w:eastAsia="Times New Roman"/>
          <w:bCs/>
          <w:lang w:val="en-ZA"/>
        </w:rPr>
        <w:t xml:space="preserve"> Despite the small am</w:t>
      </w:r>
      <w:r w:rsidR="007A39C6">
        <w:rPr>
          <w:rFonts w:eastAsia="Times New Roman"/>
          <w:bCs/>
          <w:lang w:val="en-ZA"/>
        </w:rPr>
        <w:t>ount of training data used, the</w:t>
      </w:r>
      <w:r w:rsidR="00CD582A">
        <w:rPr>
          <w:rFonts w:eastAsia="Times New Roman"/>
          <w:bCs/>
          <w:lang w:val="en-ZA"/>
        </w:rPr>
        <w:t xml:space="preserve"> system still predicted accurate results.</w:t>
      </w:r>
      <w:r w:rsidR="004B4132">
        <w:rPr>
          <w:rFonts w:eastAsia="Times New Roman"/>
          <w:bCs/>
          <w:lang w:val="en-ZA"/>
        </w:rPr>
        <w:t xml:space="preserve"> Also,</w:t>
      </w:r>
      <w:r w:rsidR="0009684A">
        <w:rPr>
          <w:rFonts w:eastAsia="Times New Roman"/>
          <w:bCs/>
          <w:lang w:val="en-ZA"/>
        </w:rPr>
        <w:t xml:space="preserve"> the attributes in the dataset </w:t>
      </w:r>
      <w:r w:rsidR="00C74988">
        <w:rPr>
          <w:rFonts w:eastAsia="Times New Roman"/>
          <w:bCs/>
          <w:lang w:val="en-ZA"/>
        </w:rPr>
        <w:t>used by the authors are</w:t>
      </w:r>
      <w:r w:rsidR="0009684A">
        <w:rPr>
          <w:rFonts w:eastAsia="Times New Roman"/>
          <w:bCs/>
          <w:lang w:val="en-ZA"/>
        </w:rPr>
        <w:t xml:space="preserve"> quite similar to the dataset proposed in this </w:t>
      </w:r>
      <w:r w:rsidR="00C74988">
        <w:rPr>
          <w:rFonts w:eastAsia="Times New Roman"/>
          <w:bCs/>
          <w:lang w:val="en-ZA"/>
        </w:rPr>
        <w:t>experiment</w:t>
      </w:r>
      <w:r w:rsidR="0009684A">
        <w:rPr>
          <w:rFonts w:eastAsia="Times New Roman"/>
          <w:bCs/>
          <w:lang w:val="en-ZA"/>
        </w:rPr>
        <w:t>.</w:t>
      </w:r>
    </w:p>
    <w:p w14:paraId="267D477A" w14:textId="77777777" w:rsidR="00600209" w:rsidRPr="00601F62" w:rsidRDefault="00600209" w:rsidP="00852511">
      <w:pPr>
        <w:spacing w:line="360" w:lineRule="auto"/>
      </w:pPr>
    </w:p>
    <w:p w14:paraId="217E51A0" w14:textId="77777777" w:rsidR="00652E91" w:rsidRDefault="00652E91">
      <w:pPr>
        <w:rPr>
          <w:rFonts w:eastAsia="Times New Roman"/>
          <w:b/>
          <w:bCs/>
          <w:iCs/>
          <w:caps/>
          <w:kern w:val="32"/>
          <w:sz w:val="32"/>
          <w:szCs w:val="32"/>
          <w:lang w:val="en-ZA"/>
        </w:rPr>
      </w:pPr>
      <w:r>
        <w:br w:type="page"/>
      </w:r>
    </w:p>
    <w:p w14:paraId="2F2BE871" w14:textId="24490CD7" w:rsidR="00600209" w:rsidRPr="00E77B77" w:rsidRDefault="00E823A8" w:rsidP="00E77B77">
      <w:pPr>
        <w:pStyle w:val="Heading1"/>
        <w:jc w:val="both"/>
        <w:rPr>
          <w:rFonts w:ascii="Times New Roman" w:hAnsi="Times New Roman" w:cs="Times New Roman"/>
          <w:color w:val="FF0000"/>
        </w:rPr>
      </w:pPr>
      <w:bookmarkStart w:id="3" w:name="_Toc506287050"/>
      <w:r>
        <w:rPr>
          <w:rFonts w:ascii="Times New Roman" w:hAnsi="Times New Roman" w:cs="Times New Roman"/>
        </w:rPr>
        <w:t xml:space="preserve">pROPosed </w:t>
      </w:r>
      <w:r w:rsidR="00600209" w:rsidRPr="00E77B77">
        <w:rPr>
          <w:rFonts w:ascii="Times New Roman" w:hAnsi="Times New Roman" w:cs="Times New Roman"/>
        </w:rPr>
        <w:t>research METHODOLOGY</w:t>
      </w:r>
      <w:bookmarkEnd w:id="3"/>
      <w:r w:rsidR="00C565EC" w:rsidRPr="00E77B77">
        <w:rPr>
          <w:rFonts w:ascii="Times New Roman" w:hAnsi="Times New Roman" w:cs="Times New Roman"/>
        </w:rPr>
        <w:t xml:space="preserve"> </w:t>
      </w:r>
    </w:p>
    <w:p w14:paraId="140C6173" w14:textId="2D757972" w:rsidR="00AF2C71" w:rsidRPr="00E77B77" w:rsidRDefault="00AF2C71" w:rsidP="00E77B77">
      <w:pPr>
        <w:spacing w:line="360" w:lineRule="auto"/>
        <w:jc w:val="both"/>
        <w:rPr>
          <w:lang w:val="en-ZA"/>
        </w:rPr>
      </w:pPr>
      <w:r w:rsidRPr="00E77B77">
        <w:rPr>
          <w:lang w:val="en-ZA"/>
        </w:rPr>
        <w:t>Based on existing studies on similar data</w:t>
      </w:r>
      <w:r w:rsidR="00A33A32" w:rsidRPr="00E77B77">
        <w:rPr>
          <w:lang w:val="en-ZA"/>
        </w:rPr>
        <w:t>,</w:t>
      </w:r>
      <w:r w:rsidRPr="00E77B77">
        <w:rPr>
          <w:lang w:val="en-ZA"/>
        </w:rPr>
        <w:t xml:space="preserve"> the prop</w:t>
      </w:r>
      <w:r w:rsidR="00A85425">
        <w:rPr>
          <w:lang w:val="en-ZA"/>
        </w:rPr>
        <w:t>osed machine learning algorithm</w:t>
      </w:r>
      <w:r w:rsidRPr="00E77B77">
        <w:rPr>
          <w:lang w:val="en-ZA"/>
        </w:rPr>
        <w:t xml:space="preserve"> to provide weather prediction</w:t>
      </w:r>
      <w:r w:rsidR="00B97439">
        <w:rPr>
          <w:lang w:val="en-ZA"/>
        </w:rPr>
        <w:t>s</w:t>
      </w:r>
      <w:r w:rsidR="00A33A32" w:rsidRPr="00E77B77">
        <w:rPr>
          <w:lang w:val="en-ZA"/>
        </w:rPr>
        <w:t xml:space="preserve"> </w:t>
      </w:r>
      <w:r w:rsidR="00A85425">
        <w:rPr>
          <w:lang w:val="en-ZA"/>
        </w:rPr>
        <w:t>is an ANN</w:t>
      </w:r>
      <w:r w:rsidR="00A33A32" w:rsidRPr="00E77B77">
        <w:rPr>
          <w:lang w:val="en-ZA"/>
        </w:rPr>
        <w:t>.</w:t>
      </w:r>
      <w:r w:rsidR="000A723B">
        <w:rPr>
          <w:lang w:val="en-ZA"/>
        </w:rPr>
        <w:t xml:space="preserve"> Although systems have already been developed to predict the weather using ANN’s, most systems predict one weather attribute only. The proposed system differs from these as it aims to predict four  weather attributes, .</w:t>
      </w:r>
    </w:p>
    <w:p w14:paraId="355A1837" w14:textId="2D0CDD8F" w:rsidR="00857F78" w:rsidRPr="00E77B77" w:rsidRDefault="00857F78" w:rsidP="00E77B77">
      <w:pPr>
        <w:pStyle w:val="Heading2"/>
        <w:rPr>
          <w:rFonts w:ascii="Times New Roman" w:hAnsi="Times New Roman" w:cs="Times New Roman"/>
        </w:rPr>
      </w:pPr>
      <w:bookmarkStart w:id="4" w:name="_Toc506287051"/>
      <w:r w:rsidRPr="00E77B77">
        <w:rPr>
          <w:rFonts w:ascii="Times New Roman" w:hAnsi="Times New Roman" w:cs="Times New Roman"/>
        </w:rPr>
        <w:t>Sourcing and Collection of Data</w:t>
      </w:r>
      <w:bookmarkEnd w:id="4"/>
    </w:p>
    <w:p w14:paraId="34ECE737" w14:textId="41BC657F" w:rsidR="00B935EB" w:rsidRDefault="00857F78" w:rsidP="00E77B77">
      <w:pPr>
        <w:spacing w:line="360" w:lineRule="auto"/>
        <w:jc w:val="both"/>
      </w:pPr>
      <w:r w:rsidRPr="00E77B77">
        <w:t>The propose</w:t>
      </w:r>
      <w:r w:rsidR="00BB1115" w:rsidRPr="00E77B77">
        <w:t>d</w:t>
      </w:r>
      <w:r w:rsidRPr="00E77B77">
        <w:t xml:space="preserve"> source of the data for this experiment is</w:t>
      </w:r>
      <w:r w:rsidR="00307ED2">
        <w:t xml:space="preserve"> </w:t>
      </w:r>
      <w:r w:rsidR="00307ED2">
        <w:fldChar w:fldCharType="begin"/>
      </w:r>
      <w:r w:rsidR="00635BD4">
        <w:instrText xml:space="preserve"> ADDIN ZOTERO_ITEM CSL_CITATION {"citationID":"Qo3qGrph","properties":{"formattedCitation":"{\\rtf (Met \\uc0\\u201{}ireann, no date)}","plainCitation":"(Met Éireann, no date)"},"citationItems":[{"id":95,"uris":["http://zotero.org/users/4597499/items/HDCWQFI4"],"uri":["http://zotero.org/users/4597499/items/HDCWQFI4"],"itemData":{"id":95,"type":"webpage","title":"Met Éireann - The Irish Weather Service","container-title":"Display and Download Historical Data","abstract":"Met Éireann, the Irish National Meteorological Service, is the leading provider of weather information and related services for Ireland.","URL":"http://www.met.ie/climate-request/","author":[{"family":"Met Éireann","given":""}],"accessed":{"date-parts":[["2018",1,11]]}}}],"schema":"https://github.com/citation-style-language/schema/raw/master/csl-citation.json"} </w:instrText>
      </w:r>
      <w:r w:rsidR="00307ED2">
        <w:fldChar w:fldCharType="separate"/>
      </w:r>
      <w:r w:rsidR="00635BD4" w:rsidRPr="00635BD4">
        <w:rPr>
          <w:rFonts w:eastAsia="Times New Roman"/>
        </w:rPr>
        <w:t xml:space="preserve">(Met Éireann, </w:t>
      </w:r>
      <w:r w:rsidR="000725E7">
        <w:rPr>
          <w:rFonts w:eastAsia="Times New Roman"/>
        </w:rPr>
        <w:t>n.d.</w:t>
      </w:r>
      <w:r w:rsidR="00635BD4" w:rsidRPr="00635BD4">
        <w:rPr>
          <w:rFonts w:eastAsia="Times New Roman"/>
        </w:rPr>
        <w:t>)</w:t>
      </w:r>
      <w:r w:rsidR="00307ED2">
        <w:fldChar w:fldCharType="end"/>
      </w:r>
      <w:r w:rsidR="00B72F24" w:rsidRPr="00E77B77">
        <w:t xml:space="preserve">. </w:t>
      </w:r>
      <w:r w:rsidR="00040F53">
        <w:t>Met Éi</w:t>
      </w:r>
      <w:r w:rsidR="0088722B">
        <w:t>r</w:t>
      </w:r>
      <w:r w:rsidR="00040F53">
        <w:t>eann</w:t>
      </w:r>
      <w:r w:rsidR="00B72F24" w:rsidRPr="00E77B77">
        <w:t xml:space="preserve"> provides</w:t>
      </w:r>
      <w:r w:rsidR="00BB1115" w:rsidRPr="00E77B77">
        <w:t xml:space="preserve"> historical</w:t>
      </w:r>
      <w:r w:rsidR="00B72F24" w:rsidRPr="00E77B77">
        <w:t xml:space="preserve"> weather data for twenty-five weather stations around Ireland. Some of these weather stations are automated and the rest </w:t>
      </w:r>
      <w:r w:rsidR="00EF2823" w:rsidRPr="00E77B77">
        <w:t>use</w:t>
      </w:r>
      <w:r w:rsidR="00B72F24" w:rsidRPr="00E77B77">
        <w:t xml:space="preserve"> manual observations. Each weather station provides updated weather reports hourly</w:t>
      </w:r>
      <w:r w:rsidR="001935EC">
        <w:t xml:space="preserve"> from 2003</w:t>
      </w:r>
      <w:r w:rsidR="00B72F24" w:rsidRPr="00E77B77">
        <w:t>.</w:t>
      </w:r>
      <w:r w:rsidR="008630EE">
        <w:t xml:space="preserve"> It is worth noting the hourly records for each month are not uploaded until the beginning of the next month.</w:t>
      </w:r>
      <w:r w:rsidR="002B1017" w:rsidRPr="00E77B77">
        <w:t xml:space="preserve"> As there is no direct link to download each dataset for each weather station, it is proposed that a python script will be used to scrape the webpage inputting the relevant values in the form</w:t>
      </w:r>
      <w:r w:rsidR="00006B5B" w:rsidRPr="00E77B77">
        <w:t xml:space="preserve"> and retrieving each dataset</w:t>
      </w:r>
      <w:r w:rsidR="000D05B8">
        <w:t xml:space="preserve"> automatically</w:t>
      </w:r>
      <w:r w:rsidR="00006B5B" w:rsidRPr="00E77B77">
        <w:t>.</w:t>
      </w:r>
      <w:r w:rsidR="00B72F24" w:rsidRPr="00E77B77">
        <w:t xml:space="preserve"> </w:t>
      </w:r>
    </w:p>
    <w:p w14:paraId="6522B192" w14:textId="77777777" w:rsidR="0088722B" w:rsidRDefault="0088722B" w:rsidP="00E77B77">
      <w:pPr>
        <w:spacing w:line="360" w:lineRule="auto"/>
        <w:jc w:val="both"/>
      </w:pPr>
    </w:p>
    <w:p w14:paraId="7F030F98" w14:textId="015B6A7D" w:rsidR="0088722B" w:rsidRPr="00E77B77" w:rsidRDefault="00902152" w:rsidP="00E77B77">
      <w:pPr>
        <w:spacing w:line="360" w:lineRule="auto"/>
        <w:jc w:val="both"/>
      </w:pPr>
      <w:r>
        <w:t xml:space="preserve">Met Éireann </w:t>
      </w:r>
      <w:r w:rsidR="002209DD">
        <w:t>uses the</w:t>
      </w:r>
      <w:r w:rsidR="00A61906">
        <w:t xml:space="preserve"> HARMONIE</w:t>
      </w:r>
      <w:r w:rsidR="00733242">
        <w:t xml:space="preserve"> - AROME</w:t>
      </w:r>
      <w:r w:rsidR="00A61906">
        <w:t xml:space="preserve"> (HIRLAM </w:t>
      </w:r>
      <w:r w:rsidR="0040397E">
        <w:t>ALADIN</w:t>
      </w:r>
      <w:r w:rsidR="00A61906">
        <w:t xml:space="preserve"> Regional Mesoscale Operational NWP in Europe) </w:t>
      </w:r>
      <w:r w:rsidR="005D31DF">
        <w:t xml:space="preserve">(Application of Research to Operations at Mesoscale) </w:t>
      </w:r>
      <w:r w:rsidR="00A61906">
        <w:t>model for short range weather prediction.</w:t>
      </w:r>
      <w:r w:rsidR="004F026A">
        <w:fldChar w:fldCharType="begin"/>
      </w:r>
      <w:r w:rsidR="00635BD4">
        <w:instrText xml:space="preserve"> ADDIN ZOTERO_ITEM CSL_CITATION {"citationID":"E5THFWRk","properties":{"formattedCitation":"{\\rtf (\\uc0\\u201{}ireann, no date)}","plainCitation":"(Éireann, no date)"},"citationItems":[{"id":114,"uris":["http://zotero.org/users/4597499/items/BRILTBKS"],"uri":["http://zotero.org/users/4597499/items/BRILTBKS"],"itemData":{"id":114,"type":"webpage","title":"Met Éireann - The Irish Weather Service(HIRLAM)","abstract":"Met Éireann, the Irish National Meteorological Service, is the leading provider of weather information and related services for Ireland.","URL":"https://www.met.ie/news/display.asp?ID=277","author":[{"family":"Éireann","given":"Met"}],"accessed":{"date-parts":[["2018",2,6]]}}}],"schema":"https://github.com/citation-style-language/schema/raw/master/csl-citation.json"} </w:instrText>
      </w:r>
      <w:r w:rsidR="004F026A">
        <w:fldChar w:fldCharType="separate"/>
      </w:r>
      <w:r w:rsidR="00635BD4" w:rsidRPr="00635BD4">
        <w:rPr>
          <w:rFonts w:eastAsia="Times New Roman"/>
        </w:rPr>
        <w:t xml:space="preserve">(Éireann, </w:t>
      </w:r>
      <w:r w:rsidR="000725E7">
        <w:rPr>
          <w:rFonts w:eastAsia="Times New Roman"/>
        </w:rPr>
        <w:t>n.d.</w:t>
      </w:r>
      <w:r w:rsidR="00635BD4" w:rsidRPr="00635BD4">
        <w:rPr>
          <w:rFonts w:eastAsia="Times New Roman"/>
        </w:rPr>
        <w:t>)</w:t>
      </w:r>
      <w:r w:rsidR="004F026A">
        <w:fldChar w:fldCharType="end"/>
      </w:r>
      <w:r w:rsidR="002209DD">
        <w:t>.</w:t>
      </w:r>
      <w:r w:rsidR="00A61906">
        <w:t xml:space="preserve"> This</w:t>
      </w:r>
      <w:r w:rsidR="007F296C">
        <w:t xml:space="preserve"> model </w:t>
      </w:r>
      <w:r w:rsidR="00A61906">
        <w:t>is developed by a consortium of European countries. The model provides Met Éireann with weather predic</w:t>
      </w:r>
      <w:r w:rsidR="00C25BC4">
        <w:t>tions up to 54 hours in advance</w:t>
      </w:r>
      <w:r w:rsidR="003166D6">
        <w:t xml:space="preserve"> four times a </w:t>
      </w:r>
      <w:r w:rsidR="003166D6" w:rsidRPr="003166D6">
        <w:t xml:space="preserve">day </w:t>
      </w:r>
      <w:r w:rsidR="003166D6" w:rsidRPr="003166D6">
        <w:fldChar w:fldCharType="begin"/>
      </w:r>
      <w:r w:rsidR="00635BD4">
        <w:instrText xml:space="preserve"> ADDIN ZOTERO_ITEM CSL_CITATION {"citationID":"EMx3lgAB","properties":{"formattedCitation":"{\\rtf (Whelan {\\i{}et al.}, 2016)}","plainCitation":"(Whelan et al., 2016)"},"citationItems":[{"id":120,"uris":["http://zotero.org/users/4597499/items/F4N2YUYW"],"uri":["http://zotero.org/users/4597499/items/F4N2YUYW"],"itemData":{"id":120,"type":"article-journal","title":"Met Éireann NWP Highlights 2015","container-title":"ALADIN-HIRLAM Newsletter","page":"76–78","volume":"6","source":"Google Scholar","author":[{"family":"Whelan","given":"E."},{"family":"Gleeson","given":"E."},{"family":"Gallagher","given":"S."},{"family":"McGrath","given":"R."}],"issued":{"date-parts":[["2016"]]}}}],"schema":"https://github.com/citation-style-language/schema/raw/master/csl-citation.json"} </w:instrText>
      </w:r>
      <w:r w:rsidR="003166D6" w:rsidRPr="003166D6">
        <w:fldChar w:fldCharType="separate"/>
      </w:r>
      <w:r w:rsidR="00635BD4" w:rsidRPr="00635BD4">
        <w:rPr>
          <w:rFonts w:eastAsia="Times New Roman"/>
        </w:rPr>
        <w:t xml:space="preserve">(Whelan </w:t>
      </w:r>
      <w:r w:rsidR="00635BD4" w:rsidRPr="00635BD4">
        <w:rPr>
          <w:rFonts w:eastAsia="Times New Roman"/>
          <w:i/>
          <w:iCs/>
        </w:rPr>
        <w:t>et al.</w:t>
      </w:r>
      <w:r w:rsidR="00635BD4" w:rsidRPr="00635BD4">
        <w:rPr>
          <w:rFonts w:eastAsia="Times New Roman"/>
        </w:rPr>
        <w:t>, 2016)</w:t>
      </w:r>
      <w:r w:rsidR="003166D6" w:rsidRPr="003166D6">
        <w:fldChar w:fldCharType="end"/>
      </w:r>
      <w:r w:rsidR="003166D6">
        <w:t xml:space="preserve">. </w:t>
      </w:r>
    </w:p>
    <w:p w14:paraId="50D95E37" w14:textId="222791C1" w:rsidR="00B935EB" w:rsidRPr="00E77B77" w:rsidRDefault="00B935EB" w:rsidP="00E77B77">
      <w:pPr>
        <w:pStyle w:val="Heading2"/>
        <w:rPr>
          <w:rFonts w:ascii="Times New Roman" w:hAnsi="Times New Roman" w:cs="Times New Roman"/>
        </w:rPr>
      </w:pPr>
      <w:bookmarkStart w:id="5" w:name="_Toc506287052"/>
      <w:r w:rsidRPr="003135F2">
        <w:rPr>
          <w:rFonts w:ascii="Times New Roman" w:hAnsi="Times New Roman" w:cs="Times New Roman"/>
        </w:rPr>
        <w:t>Data</w:t>
      </w:r>
      <w:r w:rsidRPr="00E77B77">
        <w:rPr>
          <w:rFonts w:ascii="Times New Roman" w:hAnsi="Times New Roman" w:cs="Times New Roman"/>
        </w:rPr>
        <w:t xml:space="preserve"> Description</w:t>
      </w:r>
      <w:bookmarkEnd w:id="5"/>
    </w:p>
    <w:p w14:paraId="222C8CF0" w14:textId="03D65CCD" w:rsidR="00B935EB" w:rsidRPr="00E77B77" w:rsidRDefault="00B935EB" w:rsidP="00E77B77">
      <w:pPr>
        <w:spacing w:line="360" w:lineRule="auto"/>
        <w:jc w:val="both"/>
      </w:pPr>
      <w:r w:rsidRPr="00E77B77">
        <w:t>The data provided in each of the dataset</w:t>
      </w:r>
      <w:r w:rsidR="008D6C0B">
        <w:t>s</w:t>
      </w:r>
      <w:r w:rsidRPr="00E77B77">
        <w:t xml:space="preserve"> </w:t>
      </w:r>
      <w:r w:rsidR="001C6B24" w:rsidRPr="00E77B77">
        <w:t>is describe</w:t>
      </w:r>
      <w:r w:rsidR="008D6C0B">
        <w:t>d</w:t>
      </w:r>
      <w:r w:rsidR="001C6B24" w:rsidRPr="00E77B77">
        <w:t xml:space="preserve"> in Figure 1.</w:t>
      </w:r>
      <w:r w:rsidR="008D6C0B">
        <w:t xml:space="preserve"> With the exception of the date column, each column is populated with numerical data.</w:t>
      </w:r>
    </w:p>
    <w:p w14:paraId="6E734899" w14:textId="61041720" w:rsidR="001C6B24" w:rsidRPr="00E77B77" w:rsidRDefault="001C6B24" w:rsidP="00E77B77">
      <w:pPr>
        <w:spacing w:line="360" w:lineRule="auto"/>
        <w:ind w:left="720" w:firstLine="720"/>
        <w:jc w:val="both"/>
      </w:pPr>
      <w:r w:rsidRPr="00E77B77">
        <w:rPr>
          <w:noProof/>
        </w:rPr>
        <w:drawing>
          <wp:inline distT="0" distB="0" distL="0" distR="0" wp14:anchorId="74F80BED" wp14:editId="6C116283">
            <wp:extent cx="3823335" cy="1724660"/>
            <wp:effectExtent l="25400" t="25400" r="37465" b="279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823335" cy="1724660"/>
                    </a:xfrm>
                    <a:prstGeom prst="rect">
                      <a:avLst/>
                    </a:prstGeom>
                    <a:ln>
                      <a:solidFill>
                        <a:schemeClr val="tx1"/>
                      </a:solidFill>
                    </a:ln>
                  </pic:spPr>
                </pic:pic>
              </a:graphicData>
            </a:graphic>
          </wp:inline>
        </w:drawing>
      </w:r>
    </w:p>
    <w:p w14:paraId="2223B84E" w14:textId="1C143636" w:rsidR="001C6B24" w:rsidRPr="00E77B77" w:rsidRDefault="001C6B24" w:rsidP="00E77B77">
      <w:pPr>
        <w:spacing w:line="360" w:lineRule="auto"/>
        <w:ind w:left="720" w:firstLine="720"/>
        <w:jc w:val="both"/>
      </w:pPr>
      <w:r w:rsidRPr="00E77B77">
        <w:rPr>
          <w:b/>
        </w:rPr>
        <w:t xml:space="preserve">Figure 1. </w:t>
      </w:r>
      <w:r w:rsidRPr="00E77B77">
        <w:t>Column Name, Description and Measurement Units</w:t>
      </w:r>
    </w:p>
    <w:p w14:paraId="5A6AC5A8" w14:textId="77777777" w:rsidR="000F55D1" w:rsidRPr="00E77B77" w:rsidRDefault="000F55D1" w:rsidP="00E77B77">
      <w:pPr>
        <w:spacing w:line="360" w:lineRule="auto"/>
        <w:jc w:val="both"/>
      </w:pPr>
    </w:p>
    <w:p w14:paraId="6DBCE2EB" w14:textId="5E62232E" w:rsidR="000F55D1" w:rsidRPr="00E77B77" w:rsidRDefault="000F55D1" w:rsidP="00E77B77">
      <w:pPr>
        <w:pStyle w:val="Heading2"/>
        <w:rPr>
          <w:rFonts w:ascii="Times New Roman" w:hAnsi="Times New Roman" w:cs="Times New Roman"/>
        </w:rPr>
      </w:pPr>
      <w:bookmarkStart w:id="6" w:name="_Toc506287053"/>
      <w:r w:rsidRPr="00DA5B3D">
        <w:rPr>
          <w:rFonts w:ascii="Times New Roman" w:hAnsi="Times New Roman" w:cs="Times New Roman"/>
        </w:rPr>
        <w:t>Data</w:t>
      </w:r>
      <w:r w:rsidRPr="00E77B77">
        <w:rPr>
          <w:rFonts w:ascii="Times New Roman" w:hAnsi="Times New Roman" w:cs="Times New Roman"/>
        </w:rPr>
        <w:t xml:space="preserve"> Management</w:t>
      </w:r>
      <w:bookmarkEnd w:id="6"/>
    </w:p>
    <w:p w14:paraId="4D2DB671" w14:textId="18420A69" w:rsidR="000F55D1" w:rsidRPr="00E77B77" w:rsidRDefault="000F55D1" w:rsidP="00E77B77">
      <w:pPr>
        <w:spacing w:line="360" w:lineRule="auto"/>
        <w:jc w:val="both"/>
      </w:pPr>
      <w:r w:rsidRPr="00E77B77">
        <w:t xml:space="preserve">Having downloaded the dataset for Oak park in County Carlow which is an automated weather station, it is evident that some data pre-processing will be required. Initial inspection of the data showed rows of data that were empty for small periods of time. This could be due to maintenance of the weather station. Having </w:t>
      </w:r>
      <w:r w:rsidR="00C428E0">
        <w:t>cleaned</w:t>
      </w:r>
      <w:r w:rsidRPr="00E77B77">
        <w:t xml:space="preserve"> the data by removing empty rows and</w:t>
      </w:r>
      <w:r w:rsidR="00833BAE">
        <w:t xml:space="preserve"> any</w:t>
      </w:r>
      <w:r w:rsidRPr="00E77B77">
        <w:t xml:space="preserve"> obvious outliers, the data will then be stored </w:t>
      </w:r>
      <w:r w:rsidR="00833BAE">
        <w:t>in</w:t>
      </w:r>
      <w:r w:rsidRPr="00E77B77">
        <w:t xml:space="preserve"> a MySQL database.</w:t>
      </w:r>
    </w:p>
    <w:p w14:paraId="3D43C588" w14:textId="77777777" w:rsidR="004D13F1" w:rsidRPr="00E77B77" w:rsidRDefault="004D13F1" w:rsidP="00E77B77">
      <w:pPr>
        <w:spacing w:line="360" w:lineRule="auto"/>
        <w:jc w:val="both"/>
      </w:pPr>
    </w:p>
    <w:p w14:paraId="6BFDCC78" w14:textId="14979BB5" w:rsidR="004D13F1" w:rsidRPr="00E77B77" w:rsidRDefault="004D13F1" w:rsidP="003C118E">
      <w:pPr>
        <w:spacing w:line="360" w:lineRule="auto"/>
        <w:jc w:val="both"/>
      </w:pPr>
      <w:r w:rsidRPr="00E77B77">
        <w:t>In the dataset for Oak park in County Carlow alone</w:t>
      </w:r>
      <w:r w:rsidR="00144B69" w:rsidRPr="00E77B77">
        <w:t>,</w:t>
      </w:r>
      <w:r w:rsidRPr="00E77B77">
        <w:t xml:space="preserve"> there are approximately </w:t>
      </w:r>
      <w:r w:rsidR="00AF6F06" w:rsidRPr="00E77B77">
        <w:t>126,000 rows of data</w:t>
      </w:r>
      <w:r w:rsidR="00833BAE">
        <w:t>, some of which contain all null values</w:t>
      </w:r>
      <w:r w:rsidR="00AF6F06" w:rsidRPr="00E77B77">
        <w:t>.</w:t>
      </w:r>
      <w:r w:rsidR="00202CF3" w:rsidRPr="00E77B77">
        <w:t xml:space="preserve"> The amount of data per station will fluctuate. This is apparent in</w:t>
      </w:r>
      <w:r w:rsidR="009E294C" w:rsidRPr="00E77B77">
        <w:t xml:space="preserve"> the</w:t>
      </w:r>
      <w:r w:rsidR="00202CF3" w:rsidRPr="00E77B77">
        <w:t xml:space="preserve"> dat</w:t>
      </w:r>
      <w:r w:rsidR="009E294C" w:rsidRPr="00E77B77">
        <w:t xml:space="preserve">asets for weather stations located in </w:t>
      </w:r>
      <w:r w:rsidR="00AB7FD7" w:rsidRPr="00E77B77">
        <w:t>Ballyhaise County Cava</w:t>
      </w:r>
      <w:r w:rsidR="00202CF3" w:rsidRPr="00E77B77">
        <w:t xml:space="preserve">n and </w:t>
      </w:r>
      <w:r w:rsidR="00AB7FD7" w:rsidRPr="00E77B77">
        <w:t>Shannon Airport County Clare where they have 96,000 and 263</w:t>
      </w:r>
      <w:r w:rsidR="00AA1847">
        <w:t>,</w:t>
      </w:r>
      <w:r w:rsidR="00AB7FD7" w:rsidRPr="00E77B77">
        <w:t>000 rows of data respectively.</w:t>
      </w:r>
      <w:r w:rsidR="00AF6F06" w:rsidRPr="00E77B77">
        <w:t xml:space="preserve"> Having </w:t>
      </w:r>
      <w:r w:rsidR="003C118E">
        <w:t>cleaned</w:t>
      </w:r>
      <w:r w:rsidR="00AF6F06" w:rsidRPr="00E77B77">
        <w:t xml:space="preserve"> the data, and assuming the other weather stations report a </w:t>
      </w:r>
      <w:r w:rsidR="00605868" w:rsidRPr="00E77B77">
        <w:t>reasonable</w:t>
      </w:r>
      <w:r w:rsidR="00AF6F06" w:rsidRPr="00E77B77">
        <w:t xml:space="preserve"> amount of data, it is expected that there will be over one million rows of data available for the experiment.</w:t>
      </w:r>
    </w:p>
    <w:p w14:paraId="632F058B" w14:textId="6D1BF5FD" w:rsidR="00600209" w:rsidRPr="00E77B77" w:rsidRDefault="00600209" w:rsidP="00E77B77">
      <w:pPr>
        <w:pStyle w:val="Heading2"/>
        <w:rPr>
          <w:rFonts w:ascii="Times New Roman" w:hAnsi="Times New Roman" w:cs="Times New Roman"/>
        </w:rPr>
      </w:pPr>
      <w:bookmarkStart w:id="7" w:name="_Toc506287054"/>
      <w:r w:rsidRPr="00E77B77">
        <w:rPr>
          <w:rFonts w:ascii="Times New Roman" w:hAnsi="Times New Roman" w:cs="Times New Roman"/>
        </w:rPr>
        <w:t>Timeframe</w:t>
      </w:r>
      <w:bookmarkEnd w:id="7"/>
    </w:p>
    <w:p w14:paraId="452B6058" w14:textId="449B3ECD" w:rsidR="00C8553D" w:rsidRPr="00E77B77" w:rsidRDefault="00C8553D" w:rsidP="00E77B77">
      <w:pPr>
        <w:spacing w:line="360" w:lineRule="auto"/>
        <w:jc w:val="both"/>
        <w:rPr>
          <w:lang w:val="en-ZA"/>
        </w:rPr>
      </w:pPr>
      <w:r w:rsidRPr="00E77B77">
        <w:rPr>
          <w:lang w:val="en-ZA"/>
        </w:rPr>
        <w:t>The following table provides an approximate outline for project completion</w:t>
      </w:r>
      <w:r w:rsidR="00BE7054" w:rsidRPr="00E77B77">
        <w:rPr>
          <w:lang w:val="en-ZA"/>
        </w:rPr>
        <w:t>.</w:t>
      </w:r>
      <w:r w:rsidR="002B39F7">
        <w:rPr>
          <w:lang w:val="en-ZA"/>
        </w:rPr>
        <w:t xml:space="preserve"> The least amount of time has been allocated to the sourcing and collection of data as programmatically retrieving the datasets should be relatively straightforward. </w:t>
      </w:r>
      <w:r w:rsidR="00C53920">
        <w:rPr>
          <w:lang w:val="en-ZA"/>
        </w:rPr>
        <w:t xml:space="preserve">As the author has no prior experience </w:t>
      </w:r>
      <w:r w:rsidR="002E7339">
        <w:rPr>
          <w:lang w:val="en-ZA"/>
        </w:rPr>
        <w:t>of implementing</w:t>
      </w:r>
      <w:r w:rsidR="00C53920">
        <w:rPr>
          <w:lang w:val="en-ZA"/>
        </w:rPr>
        <w:t xml:space="preserve"> </w:t>
      </w:r>
      <w:r w:rsidR="002E7339">
        <w:rPr>
          <w:lang w:val="en-ZA"/>
        </w:rPr>
        <w:t>ANN</w:t>
      </w:r>
      <w:r w:rsidR="00C53920">
        <w:rPr>
          <w:lang w:val="en-ZA"/>
        </w:rPr>
        <w:t xml:space="preserve"> algorithms it is expected that a large proportion of time will be spent both learning and implementing the algorithms.</w:t>
      </w:r>
    </w:p>
    <w:p w14:paraId="2C1BF25A" w14:textId="77777777" w:rsidR="00C8553D" w:rsidRDefault="00C8553D" w:rsidP="00E77B77">
      <w:pPr>
        <w:spacing w:line="360" w:lineRule="auto"/>
        <w:jc w:val="both"/>
        <w:rPr>
          <w:lang w:val="en-ZA"/>
        </w:rPr>
      </w:pPr>
    </w:p>
    <w:p w14:paraId="5B99858C" w14:textId="02B37290" w:rsidR="00C84E48" w:rsidRPr="00C84E48" w:rsidRDefault="00C84E48" w:rsidP="00E77B77">
      <w:pPr>
        <w:spacing w:line="360" w:lineRule="auto"/>
        <w:jc w:val="both"/>
      </w:pPr>
      <w:r w:rsidRPr="00E77B77">
        <w:rPr>
          <w:b/>
        </w:rPr>
        <w:t>Table 1</w:t>
      </w:r>
      <w:r w:rsidRPr="00E77B77">
        <w:t>. Expected Timeframe</w:t>
      </w:r>
      <w:r>
        <w:t>.</w:t>
      </w:r>
    </w:p>
    <w:tbl>
      <w:tblPr>
        <w:tblStyle w:val="TableGrid"/>
        <w:tblW w:w="0" w:type="auto"/>
        <w:tblLook w:val="04A0" w:firstRow="1" w:lastRow="0" w:firstColumn="1" w:lastColumn="0" w:noHBand="0" w:noVBand="1"/>
      </w:tblPr>
      <w:tblGrid>
        <w:gridCol w:w="3003"/>
        <w:gridCol w:w="3003"/>
        <w:gridCol w:w="3004"/>
      </w:tblGrid>
      <w:tr w:rsidR="005D5EDC" w:rsidRPr="00E77B77" w14:paraId="272E9C81" w14:textId="77777777" w:rsidTr="005D5EDC">
        <w:tc>
          <w:tcPr>
            <w:tcW w:w="3003" w:type="dxa"/>
          </w:tcPr>
          <w:p w14:paraId="5F7B278D" w14:textId="1675656B" w:rsidR="005D5EDC" w:rsidRPr="00E77B77" w:rsidRDefault="005D5EDC" w:rsidP="00E77B77">
            <w:pPr>
              <w:spacing w:line="360" w:lineRule="auto"/>
              <w:jc w:val="both"/>
            </w:pPr>
            <w:r w:rsidRPr="00E77B77">
              <w:t>Task</w:t>
            </w:r>
          </w:p>
        </w:tc>
        <w:tc>
          <w:tcPr>
            <w:tcW w:w="3003" w:type="dxa"/>
          </w:tcPr>
          <w:p w14:paraId="12A92D8F" w14:textId="30C06F85" w:rsidR="005D5EDC" w:rsidRPr="00E77B77" w:rsidRDefault="005D5EDC" w:rsidP="00E77B77">
            <w:pPr>
              <w:spacing w:line="360" w:lineRule="auto"/>
              <w:jc w:val="both"/>
            </w:pPr>
            <w:r w:rsidRPr="00E77B77">
              <w:t>Task Description</w:t>
            </w:r>
          </w:p>
        </w:tc>
        <w:tc>
          <w:tcPr>
            <w:tcW w:w="3004" w:type="dxa"/>
          </w:tcPr>
          <w:p w14:paraId="7F45788C" w14:textId="61831D40" w:rsidR="005D5EDC" w:rsidRPr="00E77B77" w:rsidRDefault="005D5EDC" w:rsidP="00E77B77">
            <w:pPr>
              <w:spacing w:line="360" w:lineRule="auto"/>
              <w:jc w:val="both"/>
            </w:pPr>
            <w:r w:rsidRPr="00E77B77">
              <w:t>Expected Timeframe</w:t>
            </w:r>
          </w:p>
        </w:tc>
      </w:tr>
      <w:tr w:rsidR="005D5EDC" w:rsidRPr="00E77B77" w14:paraId="0AFC1F76" w14:textId="77777777" w:rsidTr="005D5EDC">
        <w:trPr>
          <w:trHeight w:val="1163"/>
        </w:trPr>
        <w:tc>
          <w:tcPr>
            <w:tcW w:w="3003" w:type="dxa"/>
          </w:tcPr>
          <w:p w14:paraId="4236CE44" w14:textId="1DACB440" w:rsidR="005D5EDC" w:rsidRPr="00E77B77" w:rsidRDefault="005D5EDC" w:rsidP="00E77B77">
            <w:pPr>
              <w:spacing w:line="360" w:lineRule="auto"/>
              <w:jc w:val="both"/>
            </w:pPr>
            <w:r w:rsidRPr="00E77B77">
              <w:t>Sourcing and Collection of Data</w:t>
            </w:r>
          </w:p>
        </w:tc>
        <w:tc>
          <w:tcPr>
            <w:tcW w:w="3003" w:type="dxa"/>
          </w:tcPr>
          <w:p w14:paraId="4B93D288" w14:textId="39DD9939" w:rsidR="005D5EDC" w:rsidRPr="00E77B77" w:rsidRDefault="005D5EDC" w:rsidP="00E77B77">
            <w:pPr>
              <w:spacing w:line="360" w:lineRule="auto"/>
              <w:jc w:val="both"/>
            </w:pPr>
            <w:r w:rsidRPr="00E77B77">
              <w:t>Create</w:t>
            </w:r>
            <w:r w:rsidR="00E77B77">
              <w:t xml:space="preserve"> a</w:t>
            </w:r>
            <w:r w:rsidRPr="00E77B77">
              <w:t xml:space="preserve"> Python script to scrape data from Met </w:t>
            </w:r>
            <w:r w:rsidRPr="00E77B77">
              <w:rPr>
                <w:rFonts w:eastAsia="Times New Roman"/>
              </w:rPr>
              <w:t>Éireann</w:t>
            </w:r>
            <w:r w:rsidRPr="00E77B77">
              <w:t xml:space="preserve"> using Beautiful Soup</w:t>
            </w:r>
          </w:p>
        </w:tc>
        <w:tc>
          <w:tcPr>
            <w:tcW w:w="3004" w:type="dxa"/>
          </w:tcPr>
          <w:p w14:paraId="01007E5B" w14:textId="0519E5C2" w:rsidR="005D5EDC" w:rsidRPr="00E77B77" w:rsidRDefault="002B39F7" w:rsidP="00323F7C">
            <w:pPr>
              <w:spacing w:line="360" w:lineRule="auto"/>
              <w:jc w:val="both"/>
            </w:pPr>
            <w:r>
              <w:t xml:space="preserve">1 - </w:t>
            </w:r>
            <w:r w:rsidR="00323F7C">
              <w:t xml:space="preserve">2 </w:t>
            </w:r>
            <w:r w:rsidR="005D5EDC" w:rsidRPr="00E77B77">
              <w:t>weeks</w:t>
            </w:r>
          </w:p>
        </w:tc>
      </w:tr>
      <w:tr w:rsidR="009A5D9A" w:rsidRPr="00E77B77" w14:paraId="56FC0731" w14:textId="77777777" w:rsidTr="005D5EDC">
        <w:tc>
          <w:tcPr>
            <w:tcW w:w="3003" w:type="dxa"/>
          </w:tcPr>
          <w:p w14:paraId="054FA067" w14:textId="255A5B83" w:rsidR="009A5D9A" w:rsidRPr="00E77B77" w:rsidRDefault="009A5D9A" w:rsidP="00E77B77">
            <w:pPr>
              <w:spacing w:line="360" w:lineRule="auto"/>
              <w:jc w:val="both"/>
            </w:pPr>
            <w:r w:rsidRPr="00E77B77">
              <w:t>Data Management</w:t>
            </w:r>
          </w:p>
        </w:tc>
        <w:tc>
          <w:tcPr>
            <w:tcW w:w="3003" w:type="dxa"/>
          </w:tcPr>
          <w:p w14:paraId="5AC946AD" w14:textId="6EE5008E" w:rsidR="009A5D9A" w:rsidRPr="00E77B77" w:rsidRDefault="009A5D9A" w:rsidP="00E77B77">
            <w:pPr>
              <w:spacing w:line="360" w:lineRule="auto"/>
              <w:jc w:val="both"/>
            </w:pPr>
            <w:r w:rsidRPr="00E77B77">
              <w:t>Data curation and storage</w:t>
            </w:r>
          </w:p>
        </w:tc>
        <w:tc>
          <w:tcPr>
            <w:tcW w:w="3004" w:type="dxa"/>
          </w:tcPr>
          <w:p w14:paraId="76A94654" w14:textId="7B1C2751" w:rsidR="009A5D9A" w:rsidRPr="00E77B77" w:rsidRDefault="00CC4E8D" w:rsidP="00E77B77">
            <w:pPr>
              <w:spacing w:line="360" w:lineRule="auto"/>
              <w:jc w:val="both"/>
            </w:pPr>
            <w:r>
              <w:t>1 - 2</w:t>
            </w:r>
            <w:r w:rsidR="009A5D9A" w:rsidRPr="00E77B77">
              <w:t xml:space="preserve"> weeks</w:t>
            </w:r>
          </w:p>
        </w:tc>
      </w:tr>
      <w:tr w:rsidR="009A5D9A" w:rsidRPr="00E77B77" w14:paraId="7B8E45CB" w14:textId="77777777" w:rsidTr="005D5EDC">
        <w:tc>
          <w:tcPr>
            <w:tcW w:w="3003" w:type="dxa"/>
          </w:tcPr>
          <w:p w14:paraId="0A2667B8" w14:textId="1C1866FF" w:rsidR="009A5D9A" w:rsidRPr="00E77B77" w:rsidRDefault="009A5D9A" w:rsidP="00E77B77">
            <w:pPr>
              <w:spacing w:line="360" w:lineRule="auto"/>
              <w:jc w:val="both"/>
            </w:pPr>
            <w:r w:rsidRPr="00E77B77">
              <w:t>Data Analysis</w:t>
            </w:r>
          </w:p>
        </w:tc>
        <w:tc>
          <w:tcPr>
            <w:tcW w:w="3003" w:type="dxa"/>
          </w:tcPr>
          <w:p w14:paraId="7E65C4DF" w14:textId="17E476CE" w:rsidR="009A5D9A" w:rsidRPr="00E77B77" w:rsidRDefault="009A5D9A" w:rsidP="002E7339">
            <w:pPr>
              <w:spacing w:line="360" w:lineRule="auto"/>
              <w:jc w:val="both"/>
            </w:pPr>
            <w:r w:rsidRPr="00E77B77">
              <w:t>Learn</w:t>
            </w:r>
            <w:r w:rsidR="002E7339">
              <w:t>ing</w:t>
            </w:r>
            <w:r w:rsidRPr="00E77B77">
              <w:t xml:space="preserve"> and Implement</w:t>
            </w:r>
            <w:r w:rsidR="002E7339">
              <w:t>ing</w:t>
            </w:r>
            <w:r w:rsidRPr="00E77B77">
              <w:t xml:space="preserve"> </w:t>
            </w:r>
            <w:r w:rsidR="002E7339">
              <w:t>ANN</w:t>
            </w:r>
            <w:r w:rsidRPr="00E77B77">
              <w:t xml:space="preserve"> algorithms</w:t>
            </w:r>
            <w:r w:rsidR="008D6C0B">
              <w:t xml:space="preserve"> </w:t>
            </w:r>
          </w:p>
        </w:tc>
        <w:tc>
          <w:tcPr>
            <w:tcW w:w="3004" w:type="dxa"/>
          </w:tcPr>
          <w:p w14:paraId="213EA6B6" w14:textId="6E918C62" w:rsidR="009A5D9A" w:rsidRPr="00E77B77" w:rsidRDefault="009A5D9A" w:rsidP="00E77B77">
            <w:pPr>
              <w:spacing w:line="360" w:lineRule="auto"/>
              <w:jc w:val="both"/>
            </w:pPr>
            <w:r w:rsidRPr="00E77B77">
              <w:t>12 weeks</w:t>
            </w:r>
          </w:p>
        </w:tc>
      </w:tr>
      <w:tr w:rsidR="009A5D9A" w:rsidRPr="00E77B77" w14:paraId="24B4272B" w14:textId="77777777" w:rsidTr="005D5EDC">
        <w:tc>
          <w:tcPr>
            <w:tcW w:w="3003" w:type="dxa"/>
          </w:tcPr>
          <w:p w14:paraId="1843A6C2" w14:textId="2E4F6C32" w:rsidR="009A5D9A" w:rsidRPr="00E77B77" w:rsidRDefault="009A5D9A" w:rsidP="00E77B77">
            <w:pPr>
              <w:spacing w:line="360" w:lineRule="auto"/>
              <w:jc w:val="both"/>
            </w:pPr>
            <w:r w:rsidRPr="00E77B77">
              <w:t>Application Development</w:t>
            </w:r>
          </w:p>
        </w:tc>
        <w:tc>
          <w:tcPr>
            <w:tcW w:w="3003" w:type="dxa"/>
          </w:tcPr>
          <w:p w14:paraId="766112D3" w14:textId="43C03C42" w:rsidR="009A5D9A" w:rsidRPr="00E77B77" w:rsidRDefault="009A5D9A" w:rsidP="00E77B77">
            <w:pPr>
              <w:spacing w:line="360" w:lineRule="auto"/>
              <w:jc w:val="both"/>
            </w:pPr>
            <w:r w:rsidRPr="00E77B77">
              <w:t>Incorporate Task 3 into a location based weather forecasting application</w:t>
            </w:r>
          </w:p>
        </w:tc>
        <w:tc>
          <w:tcPr>
            <w:tcW w:w="3004" w:type="dxa"/>
          </w:tcPr>
          <w:p w14:paraId="051C2B42" w14:textId="0EC2B098" w:rsidR="009A5D9A" w:rsidRPr="00E77B77" w:rsidRDefault="009A5D9A" w:rsidP="00E77B77">
            <w:pPr>
              <w:spacing w:line="360" w:lineRule="auto"/>
              <w:jc w:val="both"/>
            </w:pPr>
            <w:r w:rsidRPr="00E77B77">
              <w:t>4 weeks</w:t>
            </w:r>
          </w:p>
        </w:tc>
      </w:tr>
    </w:tbl>
    <w:p w14:paraId="781A5102" w14:textId="77777777" w:rsidR="00600209" w:rsidRPr="00E77B77" w:rsidRDefault="00600209" w:rsidP="00E77B77">
      <w:pPr>
        <w:spacing w:line="360" w:lineRule="auto"/>
        <w:jc w:val="both"/>
      </w:pPr>
    </w:p>
    <w:p w14:paraId="196E9FB0" w14:textId="4BF1580A" w:rsidR="00EF632E" w:rsidRDefault="00EF632E" w:rsidP="00175FC7">
      <w:pPr>
        <w:pStyle w:val="Heading2"/>
        <w:rPr>
          <w:rFonts w:ascii="Times New Roman" w:hAnsi="Times New Roman" w:cs="Times New Roman"/>
        </w:rPr>
      </w:pPr>
      <w:bookmarkStart w:id="8" w:name="_Toc506287055"/>
      <w:r>
        <w:rPr>
          <w:rFonts w:ascii="Times New Roman" w:hAnsi="Times New Roman" w:cs="Times New Roman"/>
        </w:rPr>
        <w:t>Proposed Technologies</w:t>
      </w:r>
      <w:bookmarkEnd w:id="8"/>
    </w:p>
    <w:p w14:paraId="0A0DCA4B" w14:textId="75557034" w:rsidR="00EF632E" w:rsidRDefault="001C1CB3" w:rsidP="00175FC7">
      <w:pPr>
        <w:spacing w:line="360" w:lineRule="auto"/>
        <w:jc w:val="both"/>
        <w:rPr>
          <w:lang w:val="en-ZA"/>
        </w:rPr>
      </w:pPr>
      <w:r>
        <w:rPr>
          <w:lang w:val="en-ZA"/>
        </w:rPr>
        <w:t xml:space="preserve">The proposed programming language for use in this experiment is Python. There are numerous reasons to use the python programming language in an experiment like this, the main reasons being the large quantity of machine learning libraries </w:t>
      </w:r>
      <w:r w:rsidR="004976F1">
        <w:rPr>
          <w:lang w:val="en-ZA"/>
        </w:rPr>
        <w:t xml:space="preserve">and vast quantities </w:t>
      </w:r>
      <w:r w:rsidR="00264DF4">
        <w:rPr>
          <w:lang w:val="en-ZA"/>
        </w:rPr>
        <w:t xml:space="preserve">of </w:t>
      </w:r>
      <w:r>
        <w:rPr>
          <w:lang w:val="en-ZA"/>
        </w:rPr>
        <w:t xml:space="preserve"> documentation </w:t>
      </w:r>
      <w:r w:rsidR="00264DF4">
        <w:rPr>
          <w:lang w:val="en-ZA"/>
        </w:rPr>
        <w:t>to supplement these libraries.</w:t>
      </w:r>
    </w:p>
    <w:p w14:paraId="1DA8F1EA" w14:textId="77777777" w:rsidR="00264DF4" w:rsidRDefault="00264DF4" w:rsidP="00175FC7">
      <w:pPr>
        <w:spacing w:line="360" w:lineRule="auto"/>
        <w:jc w:val="both"/>
        <w:rPr>
          <w:lang w:val="en-ZA"/>
        </w:rPr>
      </w:pPr>
    </w:p>
    <w:p w14:paraId="6EE515C2" w14:textId="7289FCA4" w:rsidR="00264DF4" w:rsidRDefault="00264DF4" w:rsidP="00175FC7">
      <w:pPr>
        <w:spacing w:line="360" w:lineRule="auto"/>
        <w:jc w:val="both"/>
        <w:rPr>
          <w:lang w:val="en-ZA"/>
        </w:rPr>
      </w:pPr>
      <w:r>
        <w:rPr>
          <w:lang w:val="en-ZA"/>
        </w:rPr>
        <w:t xml:space="preserve">If time permits and development can commence on the mobile application, it is suggested that the application be developed as a native Android application. </w:t>
      </w:r>
      <w:r w:rsidR="00E83AAF">
        <w:rPr>
          <w:lang w:val="en-ZA"/>
        </w:rPr>
        <w:t>I</w:t>
      </w:r>
      <w:r>
        <w:rPr>
          <w:lang w:val="en-ZA"/>
        </w:rPr>
        <w:t xml:space="preserve">t would be possible to develop a hybrid application using technologies like </w:t>
      </w:r>
      <w:r>
        <w:rPr>
          <w:lang w:val="en-ZA"/>
        </w:rPr>
        <w:fldChar w:fldCharType="begin"/>
      </w:r>
      <w:r w:rsidR="00635BD4">
        <w:rPr>
          <w:lang w:val="en-ZA"/>
        </w:rPr>
        <w:instrText xml:space="preserve"> ADDIN ZOTERO_ITEM CSL_CITATION {"citationID":"iOSwVkyU","properties":{"formattedCitation":"{\\rtf ({\\i{}Adobe PhoneGap Build}, no date)}","plainCitation":"(Adobe PhoneGap Build, no date)"},"citationItems":[{"id":133,"uris":["http://zotero.org/users/4597499/items/2SUR4Y4F"],"uri":["http://zotero.org/users/4597499/items/2SUR4Y4F"],"itemData":{"id":133,"type":"webpage","title":"Adobe PhoneGap Build","URL":"https://build.phonegap.com/","accessed":{"date-parts":[["2018",2,8]]}}}],"schema":"https://github.com/citation-style-language/schema/raw/master/csl-citation.json"} </w:instrText>
      </w:r>
      <w:r>
        <w:rPr>
          <w:lang w:val="en-ZA"/>
        </w:rPr>
        <w:fldChar w:fldCharType="separate"/>
      </w:r>
      <w:r w:rsidR="00635BD4" w:rsidRPr="00635BD4">
        <w:rPr>
          <w:rFonts w:eastAsia="Times New Roman"/>
        </w:rPr>
        <w:t>(</w:t>
      </w:r>
      <w:r w:rsidR="00635BD4" w:rsidRPr="00635BD4">
        <w:rPr>
          <w:rFonts w:eastAsia="Times New Roman"/>
          <w:i/>
          <w:iCs/>
        </w:rPr>
        <w:t>Adobe PhoneGap Build</w:t>
      </w:r>
      <w:r w:rsidR="00635BD4" w:rsidRPr="00635BD4">
        <w:rPr>
          <w:rFonts w:eastAsia="Times New Roman"/>
        </w:rPr>
        <w:t xml:space="preserve">, </w:t>
      </w:r>
      <w:r w:rsidR="000725E7">
        <w:rPr>
          <w:rFonts w:eastAsia="Times New Roman"/>
        </w:rPr>
        <w:t>n.d.</w:t>
      </w:r>
      <w:r w:rsidR="00635BD4" w:rsidRPr="00635BD4">
        <w:rPr>
          <w:rFonts w:eastAsia="Times New Roman"/>
        </w:rPr>
        <w:t>)</w:t>
      </w:r>
      <w:r>
        <w:rPr>
          <w:lang w:val="en-ZA"/>
        </w:rPr>
        <w:fldChar w:fldCharType="end"/>
      </w:r>
      <w:r w:rsidR="00AE6220">
        <w:rPr>
          <w:lang w:val="en-ZA"/>
        </w:rPr>
        <w:t xml:space="preserve"> which would make the application available for both Android and iOS</w:t>
      </w:r>
      <w:r>
        <w:rPr>
          <w:lang w:val="en-ZA"/>
        </w:rPr>
        <w:t>. Although developing hybrid applications</w:t>
      </w:r>
      <w:r w:rsidR="003C2E39">
        <w:rPr>
          <w:lang w:val="en-ZA"/>
        </w:rPr>
        <w:t xml:space="preserve"> can reduce</w:t>
      </w:r>
      <w:r>
        <w:rPr>
          <w:lang w:val="en-ZA"/>
        </w:rPr>
        <w:t xml:space="preserve"> development time, they have reduced performance in comparison to native applications</w:t>
      </w:r>
      <w:r w:rsidR="003C2E39">
        <w:rPr>
          <w:lang w:val="en-ZA"/>
        </w:rPr>
        <w:t xml:space="preserve"> </w:t>
      </w:r>
      <w:r w:rsidR="003C2E39">
        <w:rPr>
          <w:lang w:val="en-ZA"/>
        </w:rPr>
        <w:fldChar w:fldCharType="begin"/>
      </w:r>
      <w:r w:rsidR="00635BD4">
        <w:rPr>
          <w:lang w:val="en-ZA"/>
        </w:rPr>
        <w:instrText xml:space="preserve"> ADDIN ZOTERO_ITEM CSL_CITATION {"citationID":"RMumJe68","properties":{"formattedCitation":"(Canavesi, 2016)","plainCitation":"(Canavesi, 2016)"},"citationItems":[{"id":135,"uris":["http://zotero.org/users/4597499/items/5FG6HZ8Y"],"uri":["http://zotero.org/users/4597499/items/5FG6HZ8Y"],"itemData":{"id":135,"type":"webpage","title":"BENEFITS AND DISADVANTAGES OF HYBRID MOBILE APPLICATIONS","abstract":"Mobile marketing has become one the most important, if not the most important, parts of just about any marketing strategy. People rely on their mobile","URL":"https://www.linkedin.com/pulse/benefits-disadvantages-hybrid-mobile-applications-brooks-canavesi","language":"en","author":[{"family":"Canavesi","given":"Brooks"}],"issued":{"date-parts":[["2016",5,19]]},"accessed":{"date-parts":[["2018",2,8]]}}}],"schema":"https://github.com/citation-style-language/schema/raw/master/csl-citation.json"} </w:instrText>
      </w:r>
      <w:r w:rsidR="003C2E39">
        <w:rPr>
          <w:lang w:val="en-ZA"/>
        </w:rPr>
        <w:fldChar w:fldCharType="separate"/>
      </w:r>
      <w:r w:rsidR="00635BD4">
        <w:rPr>
          <w:rFonts w:eastAsia="Times New Roman"/>
        </w:rPr>
        <w:t>(Canavesi, 2016)</w:t>
      </w:r>
      <w:r w:rsidR="003C2E39">
        <w:rPr>
          <w:lang w:val="en-ZA"/>
        </w:rPr>
        <w:fldChar w:fldCharType="end"/>
      </w:r>
      <w:r>
        <w:rPr>
          <w:lang w:val="en-ZA"/>
        </w:rPr>
        <w:t>.</w:t>
      </w:r>
      <w:r w:rsidR="00E83AAF">
        <w:rPr>
          <w:lang w:val="en-ZA"/>
        </w:rPr>
        <w:t xml:space="preserve"> Therefore a native application is the preferred</w:t>
      </w:r>
      <w:r w:rsidR="00AE6220">
        <w:rPr>
          <w:lang w:val="en-ZA"/>
        </w:rPr>
        <w:t xml:space="preserve"> option</w:t>
      </w:r>
      <w:r w:rsidR="00E83AAF">
        <w:rPr>
          <w:lang w:val="en-ZA"/>
        </w:rPr>
        <w:t>.</w:t>
      </w:r>
      <w:r w:rsidR="00093BA3">
        <w:rPr>
          <w:lang w:val="en-ZA"/>
        </w:rPr>
        <w:t xml:space="preserve"> </w:t>
      </w:r>
    </w:p>
    <w:p w14:paraId="247F44EC" w14:textId="77777777" w:rsidR="003E3515" w:rsidRDefault="003E3515" w:rsidP="00175FC7">
      <w:pPr>
        <w:spacing w:line="360" w:lineRule="auto"/>
        <w:jc w:val="both"/>
        <w:rPr>
          <w:lang w:val="en-ZA"/>
        </w:rPr>
      </w:pPr>
    </w:p>
    <w:p w14:paraId="4183DA1E" w14:textId="6EEAA9C4" w:rsidR="003E3515" w:rsidRPr="005B556D" w:rsidRDefault="003E3515" w:rsidP="005B556D">
      <w:pPr>
        <w:pStyle w:val="Heading2"/>
        <w:rPr>
          <w:rFonts w:ascii="Times New Roman" w:hAnsi="Times New Roman" w:cs="Times New Roman"/>
        </w:rPr>
      </w:pPr>
      <w:bookmarkStart w:id="9" w:name="_Toc506287056"/>
      <w:r w:rsidRPr="005B556D">
        <w:rPr>
          <w:rFonts w:ascii="Times New Roman" w:hAnsi="Times New Roman" w:cs="Times New Roman"/>
        </w:rPr>
        <w:t>System Validation</w:t>
      </w:r>
      <w:bookmarkEnd w:id="9"/>
    </w:p>
    <w:p w14:paraId="7A537634" w14:textId="26305D7E" w:rsidR="003E3515" w:rsidRDefault="00545612" w:rsidP="00175FC7">
      <w:pPr>
        <w:spacing w:line="360" w:lineRule="auto"/>
        <w:jc w:val="both"/>
        <w:rPr>
          <w:lang w:val="en-ZA"/>
        </w:rPr>
      </w:pPr>
      <w:r>
        <w:rPr>
          <w:lang w:val="en-ZA"/>
        </w:rPr>
        <w:t>Validation on time series data is slightly</w:t>
      </w:r>
      <w:r w:rsidR="004D6D70">
        <w:rPr>
          <w:lang w:val="en-ZA"/>
        </w:rPr>
        <w:t xml:space="preserve"> more difficult than traditional validation in machine learning. The reason for this is each row of data in a time series dataset is not independent of the events that happened before it </w:t>
      </w:r>
      <w:r w:rsidR="004D6D70">
        <w:rPr>
          <w:lang w:val="en-ZA"/>
        </w:rPr>
        <w:fldChar w:fldCharType="begin"/>
      </w:r>
      <w:r w:rsidR="004D6D70">
        <w:rPr>
          <w:lang w:val="en-ZA"/>
        </w:rPr>
        <w:instrText xml:space="preserve"> ADDIN ZOTERO_ITEM CSL_CITATION {"citationID":"kkP4nlWz","properties":{"formattedCitation":"(Brownlee, 2016)","plainCitation":"(Brownlee, 2016)"},"citationItems":[{"id":137,"uris":["http://zotero.org/users/4597499/items/4UX58RNK"],"uri":["http://zotero.org/users/4597499/items/4UX58RNK"],"itemData":{"id":137,"type":"post-weblog","title":"How To Backtest Machine Learning Models for Time Series Forecasting","container-title":"Machine Learning Mastery","abstract":"k-fold Cross Validation Does Not Work For Time Series Data and Techniques That You Can Use Instead. The goal of time series forecasting is to make accurate predictions about the future. The fast and powerful methods that we rely on in machine learning, such as using train-test splits and k-fold cross validation, do not work …","URL":"https://machinelearningmastery.com/backtest-machine-learning-models-time-series-forecasting/","language":"en-US","author":[{"family":"Brownlee","given":"Jason"}],"issued":{"date-parts":[["2016",12,19]]},"accessed":{"date-parts":[["2018",2,8]]}}}],"schema":"https://github.com/citation-style-language/schema/raw/master/csl-citation.json"} </w:instrText>
      </w:r>
      <w:r w:rsidR="004D6D70">
        <w:rPr>
          <w:lang w:val="en-ZA"/>
        </w:rPr>
        <w:fldChar w:fldCharType="separate"/>
      </w:r>
      <w:r w:rsidR="004D6D70">
        <w:rPr>
          <w:noProof/>
          <w:lang w:val="en-ZA"/>
        </w:rPr>
        <w:t>(Brownlee, 2016)</w:t>
      </w:r>
      <w:r w:rsidR="004D6D70">
        <w:rPr>
          <w:lang w:val="en-ZA"/>
        </w:rPr>
        <w:fldChar w:fldCharType="end"/>
      </w:r>
      <w:r w:rsidR="004D6D70">
        <w:rPr>
          <w:lang w:val="en-ZA"/>
        </w:rPr>
        <w:t>.</w:t>
      </w:r>
      <w:r w:rsidR="006B1A5F">
        <w:rPr>
          <w:lang w:val="en-ZA"/>
        </w:rPr>
        <w:t xml:space="preserve"> In meteorology the validation</w:t>
      </w:r>
      <w:r w:rsidR="007A4B3B">
        <w:rPr>
          <w:lang w:val="en-ZA"/>
        </w:rPr>
        <w:t xml:space="preserve"> is referred to as hindcasting.</w:t>
      </w:r>
      <w:r w:rsidR="00C80E9C">
        <w:rPr>
          <w:lang w:val="en-ZA"/>
        </w:rPr>
        <w:t xml:space="preserve"> There are several methods for validating predictions based on time series data.</w:t>
      </w:r>
      <w:r w:rsidR="00175FC7">
        <w:rPr>
          <w:lang w:val="en-ZA"/>
        </w:rPr>
        <w:t xml:space="preserve"> The most intuitive </w:t>
      </w:r>
      <w:r w:rsidR="00A17FBB">
        <w:rPr>
          <w:lang w:val="en-ZA"/>
        </w:rPr>
        <w:t>of these is Walk Forward V</w:t>
      </w:r>
      <w:r w:rsidR="00175FC7">
        <w:rPr>
          <w:lang w:val="en-ZA"/>
        </w:rPr>
        <w:t>alidation</w:t>
      </w:r>
      <w:r w:rsidR="00A17FBB">
        <w:rPr>
          <w:lang w:val="en-ZA"/>
        </w:rPr>
        <w:t xml:space="preserve"> (WFV). Using WFV you pick the minimum number of rows</w:t>
      </w:r>
      <w:r w:rsidR="00451423">
        <w:rPr>
          <w:lang w:val="en-ZA"/>
        </w:rPr>
        <w:t xml:space="preserve"> to begin training on</w:t>
      </w:r>
      <w:r w:rsidR="00D8796A">
        <w:rPr>
          <w:lang w:val="en-ZA"/>
        </w:rPr>
        <w:t xml:space="preserve"> but there is only one row in the test set. Following the first iteration you add the new row to your training set and update your test set with a new row of data. Therefore WFV will create </w:t>
      </w:r>
      <w:r w:rsidR="00335C4B">
        <w:rPr>
          <w:lang w:val="en-ZA"/>
        </w:rPr>
        <w:t>numerous prediction models which can be computationally expensive</w:t>
      </w:r>
      <w:r w:rsidR="00DA2218">
        <w:rPr>
          <w:lang w:val="en-ZA"/>
        </w:rPr>
        <w:t xml:space="preserve"> but the accuracy is greater</w:t>
      </w:r>
      <w:r w:rsidR="00335C4B">
        <w:rPr>
          <w:lang w:val="en-ZA"/>
        </w:rPr>
        <w:t>.</w:t>
      </w:r>
    </w:p>
    <w:p w14:paraId="74F6F8ED" w14:textId="77777777" w:rsidR="00066C6A" w:rsidRDefault="00066C6A" w:rsidP="00175FC7">
      <w:pPr>
        <w:spacing w:line="360" w:lineRule="auto"/>
        <w:jc w:val="both"/>
        <w:rPr>
          <w:lang w:val="en-ZA"/>
        </w:rPr>
      </w:pPr>
    </w:p>
    <w:p w14:paraId="32B552E3" w14:textId="72755DD2" w:rsidR="00066C6A" w:rsidRPr="005B556D" w:rsidRDefault="00066C6A" w:rsidP="005B556D">
      <w:pPr>
        <w:pStyle w:val="Heading2"/>
        <w:rPr>
          <w:rFonts w:ascii="Times New Roman" w:hAnsi="Times New Roman" w:cs="Times New Roman"/>
        </w:rPr>
      </w:pPr>
      <w:bookmarkStart w:id="10" w:name="_Toc506287057"/>
      <w:r w:rsidRPr="005B556D">
        <w:rPr>
          <w:rFonts w:ascii="Times New Roman" w:hAnsi="Times New Roman" w:cs="Times New Roman"/>
        </w:rPr>
        <w:t>Strengths and Weaknesses</w:t>
      </w:r>
      <w:bookmarkEnd w:id="10"/>
    </w:p>
    <w:p w14:paraId="4250EE2E" w14:textId="37183B11" w:rsidR="00CB33C8" w:rsidRDefault="00BB30A0" w:rsidP="00AB63F5">
      <w:pPr>
        <w:spacing w:line="360" w:lineRule="auto"/>
        <w:jc w:val="both"/>
        <w:rPr>
          <w:lang w:val="en-ZA"/>
        </w:rPr>
      </w:pPr>
      <w:r>
        <w:rPr>
          <w:lang w:val="en-ZA"/>
        </w:rPr>
        <w:t>It is anticipated that the main weakness of this study will involve comprehending</w:t>
      </w:r>
      <w:r w:rsidR="00B079C6">
        <w:rPr>
          <w:lang w:val="en-ZA"/>
        </w:rPr>
        <w:t xml:space="preserve"> in detail, </w:t>
      </w:r>
      <w:r w:rsidR="00EE3A5C">
        <w:rPr>
          <w:lang w:val="en-ZA"/>
        </w:rPr>
        <w:t>how</w:t>
      </w:r>
      <w:r>
        <w:rPr>
          <w:lang w:val="en-ZA"/>
        </w:rPr>
        <w:t xml:space="preserve"> existing weather forecasting models</w:t>
      </w:r>
      <w:r w:rsidR="00EE3A5C">
        <w:rPr>
          <w:lang w:val="en-ZA"/>
        </w:rPr>
        <w:t xml:space="preserve"> work</w:t>
      </w:r>
      <w:r>
        <w:rPr>
          <w:lang w:val="en-ZA"/>
        </w:rPr>
        <w:t xml:space="preserve">. </w:t>
      </w:r>
      <w:r w:rsidR="00307FA1">
        <w:rPr>
          <w:lang w:val="en-ZA"/>
        </w:rPr>
        <w:t>Although there is a large</w:t>
      </w:r>
      <w:r w:rsidR="00B079C6">
        <w:rPr>
          <w:lang w:val="en-ZA"/>
        </w:rPr>
        <w:t xml:space="preserve"> quantity of information on these modes</w:t>
      </w:r>
      <w:r w:rsidR="00307FA1">
        <w:rPr>
          <w:lang w:val="en-ZA"/>
        </w:rPr>
        <w:t>, meteorology is primarily based on the study of physics. As the author has no background in physics, comprehending this information becomes quite difficult.</w:t>
      </w:r>
      <w:r w:rsidR="007A5B6C">
        <w:rPr>
          <w:lang w:val="en-ZA"/>
        </w:rPr>
        <w:t xml:space="preserve"> Despite this, it is expected that a basic k</w:t>
      </w:r>
      <w:r w:rsidR="00B079C6">
        <w:rPr>
          <w:lang w:val="en-ZA"/>
        </w:rPr>
        <w:t>nowledge of the workings of these</w:t>
      </w:r>
      <w:r w:rsidR="007A5B6C">
        <w:rPr>
          <w:lang w:val="en-ZA"/>
        </w:rPr>
        <w:t xml:space="preserve"> system</w:t>
      </w:r>
      <w:r w:rsidR="00B079C6">
        <w:rPr>
          <w:lang w:val="en-ZA"/>
        </w:rPr>
        <w:t>s</w:t>
      </w:r>
      <w:r w:rsidR="007A5B6C">
        <w:rPr>
          <w:lang w:val="en-ZA"/>
        </w:rPr>
        <w:t xml:space="preserve"> can be attained.</w:t>
      </w:r>
    </w:p>
    <w:p w14:paraId="2B9C59D6" w14:textId="77777777" w:rsidR="00CB33C8" w:rsidRDefault="00CB33C8" w:rsidP="00AB63F5">
      <w:pPr>
        <w:spacing w:line="360" w:lineRule="auto"/>
        <w:jc w:val="both"/>
        <w:rPr>
          <w:lang w:val="en-ZA"/>
        </w:rPr>
      </w:pPr>
    </w:p>
    <w:p w14:paraId="24A2AB8B" w14:textId="26F24775" w:rsidR="005D5EDC" w:rsidRPr="00307FA1" w:rsidRDefault="00CB33C8" w:rsidP="00AB63F5">
      <w:pPr>
        <w:spacing w:line="360" w:lineRule="auto"/>
        <w:jc w:val="both"/>
        <w:rPr>
          <w:lang w:val="en-ZA"/>
        </w:rPr>
      </w:pPr>
      <w:r>
        <w:rPr>
          <w:lang w:val="en-ZA"/>
        </w:rPr>
        <w:t>One of the possible strengths</w:t>
      </w:r>
      <w:r w:rsidR="00AB63F5">
        <w:rPr>
          <w:lang w:val="en-ZA"/>
        </w:rPr>
        <w:t xml:space="preserve"> of this experiment would be the </w:t>
      </w:r>
      <w:r>
        <w:rPr>
          <w:lang w:val="en-ZA"/>
        </w:rPr>
        <w:t>reduc</w:t>
      </w:r>
      <w:r w:rsidR="00AB63F5">
        <w:rPr>
          <w:lang w:val="en-ZA"/>
        </w:rPr>
        <w:t>ed hardware requirements for short term</w:t>
      </w:r>
      <w:r>
        <w:rPr>
          <w:lang w:val="en-ZA"/>
        </w:rPr>
        <w:t xml:space="preserve"> weather predic</w:t>
      </w:r>
      <w:r w:rsidR="00A41100">
        <w:rPr>
          <w:lang w:val="en-ZA"/>
        </w:rPr>
        <w:t>tions. Current medium range weather models</w:t>
      </w:r>
      <w:r w:rsidR="002D3310">
        <w:rPr>
          <w:lang w:val="en-ZA"/>
        </w:rPr>
        <w:t>,</w:t>
      </w:r>
      <w:r w:rsidR="00A41100">
        <w:rPr>
          <w:lang w:val="en-ZA"/>
        </w:rPr>
        <w:t xml:space="preserve"> which predict up to ten days ahead</w:t>
      </w:r>
      <w:r w:rsidR="002D3310">
        <w:rPr>
          <w:lang w:val="en-ZA"/>
        </w:rPr>
        <w:t xml:space="preserve"> </w:t>
      </w:r>
      <w:r w:rsidR="002D3310">
        <w:rPr>
          <w:lang w:val="en-ZA"/>
        </w:rPr>
        <w:fldChar w:fldCharType="begin"/>
      </w:r>
      <w:r w:rsidR="002D3310">
        <w:rPr>
          <w:lang w:val="en-ZA"/>
        </w:rPr>
        <w:instrText xml:space="preserve"> ADDIN ZOTERO_ITEM CSL_CITATION {"citationID":"vMC6RRAD","properties":{"formattedCitation":"(Sahin, 2014)","plainCitation":"(Sahin, 2014)"},"citationItems":[{"id":140,"uris":["http://zotero.org/users/4597499/items/U2ZP6HQY"],"uri":["http://zotero.org/users/4597499/items/U2ZP6HQY"],"itemData":{"id":140,"type":"webpage","title":"Medium range forecast graphical products (charts)","container-title":"ECMWF","genre":"Text","abstract":"We operate a high-resolution forecasting system providing weather predictions up to 10 days ahead. It comprises a 4-dimensional variational data assimilation system (4D-Var), the high resolution global model and the 51 member Ensemble (ENS) at 30 km resolution. Information about forecasting systems and their products is provided in the User Guide. Performance statistics can be found under verification.","URL":"https://www.ecmwf.int/en/forecasts/documentation-and-support/medium-range/medium-range-forecast-charts","language":"en","author":[{"family":"Sahin","given":"Cihan"}],"issued":{"date-parts":[["2014",1,13]]},"accessed":{"date-parts":[["2018",2,9]]}}}],"schema":"https://github.com/citation-style-language/schema/raw/master/csl-citation.json"} </w:instrText>
      </w:r>
      <w:r w:rsidR="002D3310">
        <w:rPr>
          <w:lang w:val="en-ZA"/>
        </w:rPr>
        <w:fldChar w:fldCharType="separate"/>
      </w:r>
      <w:r w:rsidR="002D3310">
        <w:rPr>
          <w:noProof/>
          <w:lang w:val="en-ZA"/>
        </w:rPr>
        <w:t>(Sahin, 2014)</w:t>
      </w:r>
      <w:r w:rsidR="002D3310">
        <w:rPr>
          <w:lang w:val="en-ZA"/>
        </w:rPr>
        <w:fldChar w:fldCharType="end"/>
      </w:r>
      <w:r w:rsidR="00A41100">
        <w:rPr>
          <w:lang w:val="en-ZA"/>
        </w:rPr>
        <w:t xml:space="preserve">, require </w:t>
      </w:r>
      <w:r w:rsidR="002D3310">
        <w:rPr>
          <w:lang w:val="en-ZA"/>
        </w:rPr>
        <w:t>supercomputers as the task at hand is so computationally expensive</w:t>
      </w:r>
      <w:r w:rsidR="009F008C">
        <w:rPr>
          <w:lang w:val="en-ZA"/>
        </w:rPr>
        <w:t>. Another possible strength of this experiment would be increasing the accuracy of weather forecasting for the basic set of weather elements.</w:t>
      </w:r>
      <w:r w:rsidR="00600209" w:rsidRPr="00E77B77">
        <w:rPr>
          <w:sz w:val="36"/>
        </w:rPr>
        <w:br w:type="page"/>
      </w:r>
    </w:p>
    <w:p w14:paraId="0AD11036" w14:textId="67F8D204" w:rsidR="00600209" w:rsidRPr="00E77B77" w:rsidRDefault="00600209" w:rsidP="00E77B77">
      <w:pPr>
        <w:pStyle w:val="Heading1"/>
        <w:jc w:val="both"/>
        <w:rPr>
          <w:rFonts w:ascii="Times New Roman" w:hAnsi="Times New Roman" w:cs="Times New Roman"/>
          <w:lang w:val="en-US"/>
        </w:rPr>
      </w:pPr>
      <w:r w:rsidRPr="00E77B77">
        <w:rPr>
          <w:rFonts w:ascii="Times New Roman" w:hAnsi="Times New Roman" w:cs="Times New Roman"/>
          <w:lang w:val="en-US"/>
        </w:rPr>
        <w:t xml:space="preserve"> </w:t>
      </w:r>
      <w:bookmarkStart w:id="11" w:name="_Toc506287058"/>
      <w:r w:rsidRPr="00E77B77">
        <w:rPr>
          <w:rFonts w:ascii="Times New Roman" w:hAnsi="Times New Roman" w:cs="Times New Roman"/>
          <w:lang w:val="en-US"/>
        </w:rPr>
        <w:t>references</w:t>
      </w:r>
      <w:bookmarkEnd w:id="11"/>
    </w:p>
    <w:p w14:paraId="2E10272E" w14:textId="42298F76" w:rsidR="00164185" w:rsidRPr="00164185" w:rsidRDefault="00164185" w:rsidP="00164185">
      <w:pPr>
        <w:pStyle w:val="Bibliography"/>
        <w:spacing w:line="360" w:lineRule="auto"/>
        <w:jc w:val="both"/>
        <w:rPr>
          <w:rFonts w:ascii="Times New Roman" w:hAnsi="Times New Roman" w:cs="Times New Roman"/>
        </w:rPr>
      </w:pPr>
      <w:r w:rsidRPr="00164185">
        <w:rPr>
          <w:rFonts w:ascii="Times New Roman" w:hAnsi="Times New Roman" w:cs="Times New Roman"/>
        </w:rPr>
        <w:fldChar w:fldCharType="begin"/>
      </w:r>
      <w:r w:rsidRPr="00164185">
        <w:rPr>
          <w:rFonts w:ascii="Times New Roman" w:hAnsi="Times New Roman" w:cs="Times New Roman"/>
        </w:rPr>
        <w:instrText xml:space="preserve"> ADDIN ZOTERO_BIBL {"custom":[]} CSL_BIBLIOGRAPHY </w:instrText>
      </w:r>
      <w:r w:rsidRPr="00164185">
        <w:rPr>
          <w:rFonts w:ascii="Times New Roman" w:hAnsi="Times New Roman" w:cs="Times New Roman"/>
        </w:rPr>
        <w:fldChar w:fldCharType="separate"/>
      </w:r>
      <w:r w:rsidRPr="00164185">
        <w:rPr>
          <w:rFonts w:ascii="Times New Roman" w:hAnsi="Times New Roman" w:cs="Times New Roman"/>
          <w:i/>
          <w:iCs/>
        </w:rPr>
        <w:t>Adobe PhoneGap Build</w:t>
      </w:r>
      <w:r w:rsidRPr="00164185">
        <w:rPr>
          <w:rFonts w:ascii="Times New Roman" w:hAnsi="Times New Roman" w:cs="Times New Roman"/>
        </w:rPr>
        <w:t xml:space="preserve"> (</w:t>
      </w:r>
      <w:r w:rsidR="00001FF8">
        <w:rPr>
          <w:rFonts w:ascii="Times New Roman" w:hAnsi="Times New Roman" w:cs="Times New Roman"/>
        </w:rPr>
        <w:t>n.d.</w:t>
      </w:r>
      <w:r w:rsidRPr="00164185">
        <w:rPr>
          <w:rFonts w:ascii="Times New Roman" w:hAnsi="Times New Roman" w:cs="Times New Roman"/>
        </w:rPr>
        <w:t>). Available a</w:t>
      </w:r>
      <w:r w:rsidR="003A235A">
        <w:rPr>
          <w:rFonts w:ascii="Times New Roman" w:hAnsi="Times New Roman" w:cs="Times New Roman"/>
        </w:rPr>
        <w:t>t: https://build.phonegap.com/ [Accessed: 8 February 2018]</w:t>
      </w:r>
      <w:r w:rsidRPr="00164185">
        <w:rPr>
          <w:rFonts w:ascii="Times New Roman" w:hAnsi="Times New Roman" w:cs="Times New Roman"/>
        </w:rPr>
        <w:t>.</w:t>
      </w:r>
    </w:p>
    <w:p w14:paraId="3CBBCDAD" w14:textId="12B33920" w:rsidR="00164185" w:rsidRPr="00164185" w:rsidRDefault="00164185" w:rsidP="00164185">
      <w:pPr>
        <w:pStyle w:val="Bibliography"/>
        <w:spacing w:line="360" w:lineRule="auto"/>
        <w:jc w:val="both"/>
        <w:rPr>
          <w:rFonts w:ascii="Times New Roman" w:hAnsi="Times New Roman" w:cs="Times New Roman"/>
        </w:rPr>
      </w:pPr>
      <w:r w:rsidRPr="00164185">
        <w:rPr>
          <w:rFonts w:ascii="Times New Roman" w:hAnsi="Times New Roman" w:cs="Times New Roman"/>
        </w:rPr>
        <w:t xml:space="preserve">Brownlee, J. (2016) ‘How To Backtest Machine Learning Models for Time Series Forecasting’, </w:t>
      </w:r>
      <w:r w:rsidRPr="00164185">
        <w:rPr>
          <w:rFonts w:ascii="Times New Roman" w:hAnsi="Times New Roman" w:cs="Times New Roman"/>
          <w:i/>
          <w:iCs/>
        </w:rPr>
        <w:t>Machine Learning Mastery</w:t>
      </w:r>
      <w:r w:rsidRPr="00164185">
        <w:rPr>
          <w:rFonts w:ascii="Times New Roman" w:hAnsi="Times New Roman" w:cs="Times New Roman"/>
        </w:rPr>
        <w:t>, 19 December. Available at: https://machinelearningmastery.com/backtest-machine-learning-m</w:t>
      </w:r>
      <w:r w:rsidR="003A235A">
        <w:rPr>
          <w:rFonts w:ascii="Times New Roman" w:hAnsi="Times New Roman" w:cs="Times New Roman"/>
        </w:rPr>
        <w:t>odels-time-series-forecasting/ [Accessed: 8 February 2018]</w:t>
      </w:r>
      <w:r w:rsidRPr="00164185">
        <w:rPr>
          <w:rFonts w:ascii="Times New Roman" w:hAnsi="Times New Roman" w:cs="Times New Roman"/>
        </w:rPr>
        <w:t>.</w:t>
      </w:r>
    </w:p>
    <w:p w14:paraId="0BCE4802" w14:textId="41F2BFBE" w:rsidR="00164185" w:rsidRPr="00164185" w:rsidRDefault="00164185" w:rsidP="00164185">
      <w:pPr>
        <w:pStyle w:val="Bibliography"/>
        <w:spacing w:line="360" w:lineRule="auto"/>
        <w:jc w:val="both"/>
        <w:rPr>
          <w:rFonts w:ascii="Times New Roman" w:hAnsi="Times New Roman" w:cs="Times New Roman"/>
        </w:rPr>
      </w:pPr>
      <w:r w:rsidRPr="00164185">
        <w:rPr>
          <w:rFonts w:ascii="Times New Roman" w:hAnsi="Times New Roman" w:cs="Times New Roman"/>
        </w:rPr>
        <w:t xml:space="preserve">Canavesi, B. (2016) </w:t>
      </w:r>
      <w:r w:rsidRPr="00164185">
        <w:rPr>
          <w:rFonts w:ascii="Times New Roman" w:hAnsi="Times New Roman" w:cs="Times New Roman"/>
          <w:i/>
          <w:iCs/>
        </w:rPr>
        <w:t>BENEFITS AND DISADVANTAGES OF HYBRID MOBILE APPLICATIONS</w:t>
      </w:r>
      <w:r w:rsidRPr="00164185">
        <w:rPr>
          <w:rFonts w:ascii="Times New Roman" w:hAnsi="Times New Roman" w:cs="Times New Roman"/>
        </w:rPr>
        <w:t>. Available at: https://www.linkedin.com/pulse/benefits-disadvantages-hybrid-mobil</w:t>
      </w:r>
      <w:r w:rsidR="003A235A">
        <w:rPr>
          <w:rFonts w:ascii="Times New Roman" w:hAnsi="Times New Roman" w:cs="Times New Roman"/>
        </w:rPr>
        <w:t>e-applications-brooks-canavesi [Accessed: 8 February 2018]</w:t>
      </w:r>
      <w:r w:rsidRPr="00164185">
        <w:rPr>
          <w:rFonts w:ascii="Times New Roman" w:hAnsi="Times New Roman" w:cs="Times New Roman"/>
        </w:rPr>
        <w:t>.</w:t>
      </w:r>
    </w:p>
    <w:p w14:paraId="03AD2642" w14:textId="6AD86C16" w:rsidR="00164185" w:rsidRPr="00164185" w:rsidRDefault="00164185" w:rsidP="00164185">
      <w:pPr>
        <w:pStyle w:val="Bibliography"/>
        <w:spacing w:line="360" w:lineRule="auto"/>
        <w:jc w:val="both"/>
        <w:rPr>
          <w:rFonts w:ascii="Times New Roman" w:hAnsi="Times New Roman" w:cs="Times New Roman"/>
        </w:rPr>
      </w:pPr>
      <w:r w:rsidRPr="00164185">
        <w:rPr>
          <w:rFonts w:ascii="Times New Roman" w:hAnsi="Times New Roman" w:cs="Times New Roman"/>
        </w:rPr>
        <w:t>Éireann, M. (</w:t>
      </w:r>
      <w:r w:rsidR="00001FF8">
        <w:rPr>
          <w:rFonts w:ascii="Times New Roman" w:hAnsi="Times New Roman" w:cs="Times New Roman"/>
        </w:rPr>
        <w:t>n.d.</w:t>
      </w:r>
      <w:r w:rsidRPr="00164185">
        <w:rPr>
          <w:rFonts w:ascii="Times New Roman" w:hAnsi="Times New Roman" w:cs="Times New Roman"/>
        </w:rPr>
        <w:t xml:space="preserve">) </w:t>
      </w:r>
      <w:r w:rsidRPr="00164185">
        <w:rPr>
          <w:rFonts w:ascii="Times New Roman" w:hAnsi="Times New Roman" w:cs="Times New Roman"/>
          <w:i/>
          <w:iCs/>
        </w:rPr>
        <w:t>Met Éireann - The Irish Weather Service(HIRLAM)</w:t>
      </w:r>
      <w:r w:rsidRPr="00164185">
        <w:rPr>
          <w:rFonts w:ascii="Times New Roman" w:hAnsi="Times New Roman" w:cs="Times New Roman"/>
        </w:rPr>
        <w:t>. Available at: https://www.</w:t>
      </w:r>
      <w:r w:rsidR="003A235A">
        <w:rPr>
          <w:rFonts w:ascii="Times New Roman" w:hAnsi="Times New Roman" w:cs="Times New Roman"/>
        </w:rPr>
        <w:t>met.ie/news/display.asp?ID=277 [</w:t>
      </w:r>
      <w:r w:rsidRPr="00164185">
        <w:rPr>
          <w:rFonts w:ascii="Times New Roman" w:hAnsi="Times New Roman" w:cs="Times New Roman"/>
        </w:rPr>
        <w:t>Accessed: 6 Fe</w:t>
      </w:r>
      <w:r w:rsidR="003A235A">
        <w:rPr>
          <w:rFonts w:ascii="Times New Roman" w:hAnsi="Times New Roman" w:cs="Times New Roman"/>
        </w:rPr>
        <w:t>bruary 2018]</w:t>
      </w:r>
      <w:r w:rsidRPr="00164185">
        <w:rPr>
          <w:rFonts w:ascii="Times New Roman" w:hAnsi="Times New Roman" w:cs="Times New Roman"/>
        </w:rPr>
        <w:t>.</w:t>
      </w:r>
    </w:p>
    <w:p w14:paraId="24A167ED" w14:textId="77777777" w:rsidR="00164185" w:rsidRPr="00164185" w:rsidRDefault="00164185" w:rsidP="00164185">
      <w:pPr>
        <w:pStyle w:val="Bibliography"/>
        <w:spacing w:line="360" w:lineRule="auto"/>
        <w:jc w:val="both"/>
        <w:rPr>
          <w:rFonts w:ascii="Times New Roman" w:hAnsi="Times New Roman" w:cs="Times New Roman"/>
        </w:rPr>
      </w:pPr>
      <w:r w:rsidRPr="00164185">
        <w:rPr>
          <w:rFonts w:ascii="Times New Roman" w:hAnsi="Times New Roman" w:cs="Times New Roman"/>
        </w:rPr>
        <w:t xml:space="preserve">Gumaste, S. S. and Kadam, A. J. (2016) ‘Future weather prediction using genetic algorithm and FFT for smart farming’, in </w:t>
      </w:r>
      <w:r w:rsidRPr="00164185">
        <w:rPr>
          <w:rFonts w:ascii="Times New Roman" w:hAnsi="Times New Roman" w:cs="Times New Roman"/>
          <w:i/>
          <w:iCs/>
        </w:rPr>
        <w:t>Computing Communication Control and automation (ICCUBEA), 2016 International Conference on</w:t>
      </w:r>
      <w:r w:rsidRPr="00164185">
        <w:rPr>
          <w:rFonts w:ascii="Times New Roman" w:hAnsi="Times New Roman" w:cs="Times New Roman"/>
        </w:rPr>
        <w:t>. IEEE, pp. 1–6.</w:t>
      </w:r>
    </w:p>
    <w:p w14:paraId="5F1CC08B" w14:textId="77777777" w:rsidR="00164185" w:rsidRPr="00164185" w:rsidRDefault="00164185" w:rsidP="00164185">
      <w:pPr>
        <w:pStyle w:val="Bibliography"/>
        <w:spacing w:line="360" w:lineRule="auto"/>
        <w:jc w:val="both"/>
        <w:rPr>
          <w:rFonts w:ascii="Times New Roman" w:hAnsi="Times New Roman" w:cs="Times New Roman"/>
        </w:rPr>
      </w:pPr>
      <w:r w:rsidRPr="00164185">
        <w:rPr>
          <w:rFonts w:ascii="Times New Roman" w:hAnsi="Times New Roman" w:cs="Times New Roman"/>
        </w:rPr>
        <w:t xml:space="preserve">Hall, T., Brooks, H. E. and Doswell, C. A. (1999) ‘Precipitation Forecasting Using a Neural Network’, </w:t>
      </w:r>
      <w:r w:rsidRPr="00164185">
        <w:rPr>
          <w:rFonts w:ascii="Times New Roman" w:hAnsi="Times New Roman" w:cs="Times New Roman"/>
          <w:i/>
          <w:iCs/>
        </w:rPr>
        <w:t>Weather and Forecasting</w:t>
      </w:r>
      <w:r w:rsidRPr="00164185">
        <w:rPr>
          <w:rFonts w:ascii="Times New Roman" w:hAnsi="Times New Roman" w:cs="Times New Roman"/>
        </w:rPr>
        <w:t>, 14(3), pp. 338–345. doi: 10.1175/1520-0434(1999)014&lt;0338:PFUANN&gt;2.0.CO;2.</w:t>
      </w:r>
    </w:p>
    <w:p w14:paraId="6D137F57" w14:textId="77777777" w:rsidR="00164185" w:rsidRPr="00164185" w:rsidRDefault="00164185" w:rsidP="00164185">
      <w:pPr>
        <w:pStyle w:val="Bibliography"/>
        <w:spacing w:line="360" w:lineRule="auto"/>
        <w:jc w:val="both"/>
        <w:rPr>
          <w:rFonts w:ascii="Times New Roman" w:hAnsi="Times New Roman" w:cs="Times New Roman"/>
        </w:rPr>
      </w:pPr>
      <w:r w:rsidRPr="00164185">
        <w:rPr>
          <w:rFonts w:ascii="Times New Roman" w:hAnsi="Times New Roman" w:cs="Times New Roman"/>
        </w:rPr>
        <w:t xml:space="preserve">Kuligowski, R. J. and Barros, A. P. (1998) ‘Localized Precipitation Forecasts from a Numerical Weather Prediction Model Using Artificial Neural Networks’, </w:t>
      </w:r>
      <w:r w:rsidRPr="00164185">
        <w:rPr>
          <w:rFonts w:ascii="Times New Roman" w:hAnsi="Times New Roman" w:cs="Times New Roman"/>
          <w:i/>
          <w:iCs/>
        </w:rPr>
        <w:t>Weather and Forecasting</w:t>
      </w:r>
      <w:r w:rsidRPr="00164185">
        <w:rPr>
          <w:rFonts w:ascii="Times New Roman" w:hAnsi="Times New Roman" w:cs="Times New Roman"/>
        </w:rPr>
        <w:t>, 13(4), pp. 1194–1204. doi: 10.1175/1520-0434(1998)013&lt;1194:LPFFAN&gt;2.0.CO;2.</w:t>
      </w:r>
    </w:p>
    <w:p w14:paraId="20092D8F" w14:textId="77777777" w:rsidR="00164185" w:rsidRPr="00164185" w:rsidRDefault="00164185" w:rsidP="00164185">
      <w:pPr>
        <w:pStyle w:val="Bibliography"/>
        <w:spacing w:line="360" w:lineRule="auto"/>
        <w:jc w:val="both"/>
        <w:rPr>
          <w:rFonts w:ascii="Times New Roman" w:hAnsi="Times New Roman" w:cs="Times New Roman"/>
        </w:rPr>
      </w:pPr>
      <w:r w:rsidRPr="00164185">
        <w:rPr>
          <w:rFonts w:ascii="Times New Roman" w:hAnsi="Times New Roman" w:cs="Times New Roman"/>
        </w:rPr>
        <w:t xml:space="preserve">Mais, D., Lloyd, D. and Davies, J. (2016) ‘Modelling weather effects on road casualty statistics’, </w:t>
      </w:r>
      <w:r w:rsidRPr="00164185">
        <w:rPr>
          <w:rFonts w:ascii="Times New Roman" w:hAnsi="Times New Roman" w:cs="Times New Roman"/>
          <w:i/>
          <w:iCs/>
        </w:rPr>
        <w:t>Significance</w:t>
      </w:r>
      <w:r w:rsidRPr="00164185">
        <w:rPr>
          <w:rFonts w:ascii="Times New Roman" w:hAnsi="Times New Roman" w:cs="Times New Roman"/>
        </w:rPr>
        <w:t>, 13(1), pp. 28–31. doi: 10.1111/j.1740-9713.2016.00880.x.</w:t>
      </w:r>
    </w:p>
    <w:p w14:paraId="1B2591A8" w14:textId="2026FF7A" w:rsidR="00164185" w:rsidRPr="00164185" w:rsidRDefault="00164185" w:rsidP="00164185">
      <w:pPr>
        <w:pStyle w:val="Bibliography"/>
        <w:spacing w:line="360" w:lineRule="auto"/>
        <w:jc w:val="both"/>
        <w:rPr>
          <w:rFonts w:ascii="Times New Roman" w:hAnsi="Times New Roman" w:cs="Times New Roman"/>
        </w:rPr>
      </w:pPr>
      <w:r w:rsidRPr="00164185">
        <w:rPr>
          <w:rFonts w:ascii="Times New Roman" w:hAnsi="Times New Roman" w:cs="Times New Roman"/>
        </w:rPr>
        <w:t>Met Éireann (</w:t>
      </w:r>
      <w:r w:rsidR="00001FF8">
        <w:rPr>
          <w:rFonts w:ascii="Times New Roman" w:hAnsi="Times New Roman" w:cs="Times New Roman"/>
        </w:rPr>
        <w:t>n.d.</w:t>
      </w:r>
      <w:r w:rsidRPr="00164185">
        <w:rPr>
          <w:rFonts w:ascii="Times New Roman" w:hAnsi="Times New Roman" w:cs="Times New Roman"/>
        </w:rPr>
        <w:t xml:space="preserve">) </w:t>
      </w:r>
      <w:r w:rsidRPr="00164185">
        <w:rPr>
          <w:rFonts w:ascii="Times New Roman" w:hAnsi="Times New Roman" w:cs="Times New Roman"/>
          <w:i/>
          <w:iCs/>
        </w:rPr>
        <w:t>Met Éireann - The Irish Weather Service</w:t>
      </w:r>
      <w:r w:rsidRPr="00164185">
        <w:rPr>
          <w:rFonts w:ascii="Times New Roman" w:hAnsi="Times New Roman" w:cs="Times New Roman"/>
        </w:rPr>
        <w:t xml:space="preserve">, </w:t>
      </w:r>
      <w:r w:rsidRPr="00164185">
        <w:rPr>
          <w:rFonts w:ascii="Times New Roman" w:hAnsi="Times New Roman" w:cs="Times New Roman"/>
          <w:i/>
          <w:iCs/>
        </w:rPr>
        <w:t>Display and Download Historical Data</w:t>
      </w:r>
      <w:r w:rsidRPr="00164185">
        <w:rPr>
          <w:rFonts w:ascii="Times New Roman" w:hAnsi="Times New Roman" w:cs="Times New Roman"/>
        </w:rPr>
        <w:t>. Available at: http://www.met.ie/climate-request/ (Accessed: 11 January 2018).</w:t>
      </w:r>
    </w:p>
    <w:p w14:paraId="0B51912F" w14:textId="77777777" w:rsidR="00164185" w:rsidRPr="00164185" w:rsidRDefault="00164185" w:rsidP="00164185">
      <w:pPr>
        <w:pStyle w:val="Bibliography"/>
        <w:spacing w:line="360" w:lineRule="auto"/>
        <w:jc w:val="both"/>
        <w:rPr>
          <w:rFonts w:ascii="Times New Roman" w:hAnsi="Times New Roman" w:cs="Times New Roman"/>
        </w:rPr>
      </w:pPr>
      <w:r w:rsidRPr="00164185">
        <w:rPr>
          <w:rFonts w:ascii="Times New Roman" w:hAnsi="Times New Roman" w:cs="Times New Roman"/>
        </w:rPr>
        <w:t>Nikam, V. B. and Meshram, B. B. (2013) ‘Modeling Rainfall Prediction Using Data Mining Method: A Bayesian Approach’, in. IEEE, pp. 132–136. doi: 10.1109/CIMSim.2013.29.</w:t>
      </w:r>
    </w:p>
    <w:p w14:paraId="533B5F90" w14:textId="77777777" w:rsidR="00164185" w:rsidRPr="00164185" w:rsidRDefault="00164185" w:rsidP="00164185">
      <w:pPr>
        <w:pStyle w:val="Bibliography"/>
        <w:spacing w:line="360" w:lineRule="auto"/>
        <w:jc w:val="both"/>
        <w:rPr>
          <w:rFonts w:ascii="Times New Roman" w:hAnsi="Times New Roman" w:cs="Times New Roman"/>
        </w:rPr>
      </w:pPr>
      <w:r w:rsidRPr="00164185">
        <w:rPr>
          <w:rFonts w:ascii="Times New Roman" w:hAnsi="Times New Roman" w:cs="Times New Roman"/>
        </w:rPr>
        <w:t xml:space="preserve">O’Hagan, A. (2008) ‘The Bayesian approach to statistics’, </w:t>
      </w:r>
      <w:r w:rsidRPr="00164185">
        <w:rPr>
          <w:rFonts w:ascii="Times New Roman" w:hAnsi="Times New Roman" w:cs="Times New Roman"/>
          <w:i/>
          <w:iCs/>
        </w:rPr>
        <w:t>Rudas, T. Handbook of Probability: Theory and Applications. Thousand Oaks, CA: SAGE Publications, Inc</w:t>
      </w:r>
      <w:r w:rsidRPr="00164185">
        <w:rPr>
          <w:rFonts w:ascii="Times New Roman" w:hAnsi="Times New Roman" w:cs="Times New Roman"/>
        </w:rPr>
        <w:t>.</w:t>
      </w:r>
    </w:p>
    <w:p w14:paraId="27CDE697" w14:textId="32C5C038" w:rsidR="00164185" w:rsidRPr="00164185" w:rsidRDefault="00164185" w:rsidP="00164185">
      <w:pPr>
        <w:pStyle w:val="Bibliography"/>
        <w:spacing w:line="360" w:lineRule="auto"/>
        <w:jc w:val="both"/>
        <w:rPr>
          <w:rFonts w:ascii="Times New Roman" w:hAnsi="Times New Roman" w:cs="Times New Roman"/>
        </w:rPr>
      </w:pPr>
      <w:r w:rsidRPr="00164185">
        <w:rPr>
          <w:rFonts w:ascii="Times New Roman" w:hAnsi="Times New Roman" w:cs="Times New Roman"/>
        </w:rPr>
        <w:t>Pandey, A. K., Agrawal, C. P. and Agrawal, M. (2017) ‘A hadoop based weather prediction model for clas</w:t>
      </w:r>
      <w:r w:rsidR="002C128B">
        <w:rPr>
          <w:rFonts w:ascii="Times New Roman" w:hAnsi="Times New Roman" w:cs="Times New Roman"/>
        </w:rPr>
        <w:t>sification of weather data’, in</w:t>
      </w:r>
      <w:r w:rsidRPr="00164185">
        <w:rPr>
          <w:rFonts w:ascii="Times New Roman" w:hAnsi="Times New Roman" w:cs="Times New Roman"/>
        </w:rPr>
        <w:t xml:space="preserve"> </w:t>
      </w:r>
      <w:r w:rsidRPr="00164185">
        <w:rPr>
          <w:rFonts w:ascii="Times New Roman" w:hAnsi="Times New Roman" w:cs="Times New Roman"/>
          <w:i/>
          <w:iCs/>
        </w:rPr>
        <w:t>2017 Second International Conference on Electrical, Computer and Communication Technologies (ICECCT)</w:t>
      </w:r>
      <w:r w:rsidRPr="00164185">
        <w:rPr>
          <w:rFonts w:ascii="Times New Roman" w:hAnsi="Times New Roman" w:cs="Times New Roman"/>
        </w:rPr>
        <w:t>, pp. 1–5. doi: 10.1109/ICECCT.2017.8117862.</w:t>
      </w:r>
    </w:p>
    <w:p w14:paraId="2113E914" w14:textId="77777777" w:rsidR="00164185" w:rsidRPr="00164185" w:rsidRDefault="00164185" w:rsidP="00164185">
      <w:pPr>
        <w:pStyle w:val="Bibliography"/>
        <w:spacing w:line="360" w:lineRule="auto"/>
        <w:jc w:val="both"/>
        <w:rPr>
          <w:rFonts w:ascii="Times New Roman" w:hAnsi="Times New Roman" w:cs="Times New Roman"/>
        </w:rPr>
      </w:pPr>
      <w:r w:rsidRPr="00164185">
        <w:rPr>
          <w:rFonts w:ascii="Times New Roman" w:hAnsi="Times New Roman" w:cs="Times New Roman"/>
        </w:rPr>
        <w:t xml:space="preserve">Prasad, K., Dash, S. K. and Mohanty, U. C. (2009) ‘A logistic regression approach for monthly rainfall forecasts in meteorological subdivisions of India based on DEMETER retrospective forecasts’, </w:t>
      </w:r>
      <w:r w:rsidRPr="00164185">
        <w:rPr>
          <w:rFonts w:ascii="Times New Roman" w:hAnsi="Times New Roman" w:cs="Times New Roman"/>
          <w:i/>
          <w:iCs/>
        </w:rPr>
        <w:t>International Journal of Climatology</w:t>
      </w:r>
      <w:r w:rsidRPr="00164185">
        <w:rPr>
          <w:rFonts w:ascii="Times New Roman" w:hAnsi="Times New Roman" w:cs="Times New Roman"/>
        </w:rPr>
        <w:t>, p. n/a-n/a. doi: 10.1002/joc.2019.</w:t>
      </w:r>
    </w:p>
    <w:p w14:paraId="13E15CEA" w14:textId="77777777" w:rsidR="00164185" w:rsidRPr="00164185" w:rsidRDefault="00164185" w:rsidP="00164185">
      <w:pPr>
        <w:pStyle w:val="Bibliography"/>
        <w:spacing w:line="360" w:lineRule="auto"/>
        <w:jc w:val="both"/>
        <w:rPr>
          <w:rFonts w:ascii="Times New Roman" w:hAnsi="Times New Roman" w:cs="Times New Roman"/>
        </w:rPr>
      </w:pPr>
      <w:r w:rsidRPr="00164185">
        <w:rPr>
          <w:rFonts w:ascii="Times New Roman" w:hAnsi="Times New Roman" w:cs="Times New Roman"/>
        </w:rPr>
        <w:t xml:space="preserve">Saha, G. and Chauhan, N. (2017) ‘Numerical weather prediction using nonlinear auto regressive network for the Manaus region, Brazil’, in </w:t>
      </w:r>
      <w:r w:rsidRPr="00164185">
        <w:rPr>
          <w:rFonts w:ascii="Times New Roman" w:hAnsi="Times New Roman" w:cs="Times New Roman"/>
          <w:i/>
          <w:iCs/>
        </w:rPr>
        <w:t>2017 Innovations in Power and Advanced Computing Technologies (i-PACT)</w:t>
      </w:r>
      <w:r w:rsidRPr="00164185">
        <w:rPr>
          <w:rFonts w:ascii="Times New Roman" w:hAnsi="Times New Roman" w:cs="Times New Roman"/>
        </w:rPr>
        <w:t xml:space="preserve">. </w:t>
      </w:r>
      <w:r w:rsidRPr="00164185">
        <w:rPr>
          <w:rFonts w:ascii="Times New Roman" w:hAnsi="Times New Roman" w:cs="Times New Roman"/>
          <w:i/>
          <w:iCs/>
        </w:rPr>
        <w:t>2017 Innovations in Power and Advanced Computing Technologies (i-PACT)</w:t>
      </w:r>
      <w:r w:rsidRPr="00164185">
        <w:rPr>
          <w:rFonts w:ascii="Times New Roman" w:hAnsi="Times New Roman" w:cs="Times New Roman"/>
        </w:rPr>
        <w:t>, pp. 1–4. doi: 10.1109/IPACT.2017.8245061.</w:t>
      </w:r>
    </w:p>
    <w:p w14:paraId="47B63CC6" w14:textId="48A89A52" w:rsidR="00164185" w:rsidRPr="00164185" w:rsidRDefault="00164185" w:rsidP="00164185">
      <w:pPr>
        <w:pStyle w:val="Bibliography"/>
        <w:spacing w:line="360" w:lineRule="auto"/>
        <w:jc w:val="both"/>
        <w:rPr>
          <w:rFonts w:ascii="Times New Roman" w:hAnsi="Times New Roman" w:cs="Times New Roman"/>
        </w:rPr>
      </w:pPr>
      <w:r w:rsidRPr="00164185">
        <w:rPr>
          <w:rFonts w:ascii="Times New Roman" w:hAnsi="Times New Roman" w:cs="Times New Roman"/>
        </w:rPr>
        <w:t xml:space="preserve">Sahin, C. (2014) </w:t>
      </w:r>
      <w:r w:rsidRPr="00164185">
        <w:rPr>
          <w:rFonts w:ascii="Times New Roman" w:hAnsi="Times New Roman" w:cs="Times New Roman"/>
          <w:i/>
          <w:iCs/>
        </w:rPr>
        <w:t>Medium range forecast graphical products (charts)</w:t>
      </w:r>
      <w:r w:rsidRPr="00164185">
        <w:rPr>
          <w:rFonts w:ascii="Times New Roman" w:hAnsi="Times New Roman" w:cs="Times New Roman"/>
        </w:rPr>
        <w:t xml:space="preserve">, </w:t>
      </w:r>
      <w:r w:rsidRPr="00164185">
        <w:rPr>
          <w:rFonts w:ascii="Times New Roman" w:hAnsi="Times New Roman" w:cs="Times New Roman"/>
          <w:i/>
          <w:iCs/>
        </w:rPr>
        <w:t>ECMWF</w:t>
      </w:r>
      <w:r w:rsidRPr="00164185">
        <w:rPr>
          <w:rFonts w:ascii="Times New Roman" w:hAnsi="Times New Roman" w:cs="Times New Roman"/>
        </w:rPr>
        <w:t>. Available at: https://www.ecmwf.int/en/forecasts/documentation-and-support/medium-rang</w:t>
      </w:r>
      <w:r w:rsidR="003A235A">
        <w:rPr>
          <w:rFonts w:ascii="Times New Roman" w:hAnsi="Times New Roman" w:cs="Times New Roman"/>
        </w:rPr>
        <w:t>e/medium-range-forecast-charts [</w:t>
      </w:r>
      <w:r w:rsidRPr="00164185">
        <w:rPr>
          <w:rFonts w:ascii="Times New Roman" w:hAnsi="Times New Roman" w:cs="Times New Roman"/>
        </w:rPr>
        <w:t>Accessed: 9 Febr</w:t>
      </w:r>
      <w:r w:rsidR="003A235A">
        <w:rPr>
          <w:rFonts w:ascii="Times New Roman" w:hAnsi="Times New Roman" w:cs="Times New Roman"/>
        </w:rPr>
        <w:t>uary 2018]</w:t>
      </w:r>
      <w:r w:rsidRPr="00164185">
        <w:rPr>
          <w:rFonts w:ascii="Times New Roman" w:hAnsi="Times New Roman" w:cs="Times New Roman"/>
        </w:rPr>
        <w:t>.</w:t>
      </w:r>
    </w:p>
    <w:p w14:paraId="35464183" w14:textId="77777777" w:rsidR="00164185" w:rsidRPr="00164185" w:rsidRDefault="00164185" w:rsidP="00164185">
      <w:pPr>
        <w:pStyle w:val="Bibliography"/>
        <w:spacing w:line="360" w:lineRule="auto"/>
        <w:jc w:val="both"/>
        <w:rPr>
          <w:rFonts w:ascii="Times New Roman" w:hAnsi="Times New Roman" w:cs="Times New Roman"/>
        </w:rPr>
      </w:pPr>
      <w:r w:rsidRPr="00164185">
        <w:rPr>
          <w:rFonts w:ascii="Times New Roman" w:hAnsi="Times New Roman" w:cs="Times New Roman"/>
        </w:rPr>
        <w:t xml:space="preserve">Shoba, G. and Shobha, G. (2014) ‘Rainfall prediction using Data Mining techniques: A Survey’, </w:t>
      </w:r>
      <w:r w:rsidRPr="00164185">
        <w:rPr>
          <w:rFonts w:ascii="Times New Roman" w:hAnsi="Times New Roman" w:cs="Times New Roman"/>
          <w:i/>
          <w:iCs/>
        </w:rPr>
        <w:t>Journal of Engineering and Computer Science</w:t>
      </w:r>
      <w:r w:rsidRPr="00164185">
        <w:rPr>
          <w:rFonts w:ascii="Times New Roman" w:hAnsi="Times New Roman" w:cs="Times New Roman"/>
        </w:rPr>
        <w:t>, 3(5), pp. 6206–6211.</w:t>
      </w:r>
    </w:p>
    <w:p w14:paraId="634C004D" w14:textId="77777777" w:rsidR="00164185" w:rsidRPr="00164185" w:rsidRDefault="00164185" w:rsidP="00164185">
      <w:pPr>
        <w:pStyle w:val="Bibliography"/>
        <w:spacing w:line="360" w:lineRule="auto"/>
        <w:jc w:val="both"/>
        <w:rPr>
          <w:rFonts w:ascii="Times New Roman" w:hAnsi="Times New Roman" w:cs="Times New Roman"/>
        </w:rPr>
      </w:pPr>
      <w:r w:rsidRPr="00164185">
        <w:rPr>
          <w:rFonts w:ascii="Times New Roman" w:hAnsi="Times New Roman" w:cs="Times New Roman"/>
        </w:rPr>
        <w:t xml:space="preserve">Sreenivasa, S. C., Agarwal, S. K. and Kumar, R. (2014) ‘Short term wind forecasting using logistic regression driven hypothesis in artificial neural network’, in </w:t>
      </w:r>
      <w:r w:rsidRPr="00164185">
        <w:rPr>
          <w:rFonts w:ascii="Times New Roman" w:hAnsi="Times New Roman" w:cs="Times New Roman"/>
          <w:i/>
          <w:iCs/>
        </w:rPr>
        <w:t>2014 6th IEEE Power India International Conference (PIICON)</w:t>
      </w:r>
      <w:r w:rsidRPr="00164185">
        <w:rPr>
          <w:rFonts w:ascii="Times New Roman" w:hAnsi="Times New Roman" w:cs="Times New Roman"/>
        </w:rPr>
        <w:t xml:space="preserve">. </w:t>
      </w:r>
      <w:r w:rsidRPr="00164185">
        <w:rPr>
          <w:rFonts w:ascii="Times New Roman" w:hAnsi="Times New Roman" w:cs="Times New Roman"/>
          <w:i/>
          <w:iCs/>
        </w:rPr>
        <w:t>2014 6th IEEE Power India International Conference (PIICON)</w:t>
      </w:r>
      <w:r w:rsidRPr="00164185">
        <w:rPr>
          <w:rFonts w:ascii="Times New Roman" w:hAnsi="Times New Roman" w:cs="Times New Roman"/>
        </w:rPr>
        <w:t>, pp. 1–6. doi: 10.1109/POWERI.2014.7117710.</w:t>
      </w:r>
    </w:p>
    <w:p w14:paraId="75B46F46" w14:textId="77777777" w:rsidR="00164185" w:rsidRPr="00164185" w:rsidRDefault="00164185" w:rsidP="00164185">
      <w:pPr>
        <w:pStyle w:val="Bibliography"/>
        <w:spacing w:line="360" w:lineRule="auto"/>
        <w:jc w:val="both"/>
        <w:rPr>
          <w:rFonts w:ascii="Times New Roman" w:hAnsi="Times New Roman" w:cs="Times New Roman"/>
        </w:rPr>
      </w:pPr>
      <w:r w:rsidRPr="00164185">
        <w:rPr>
          <w:rFonts w:ascii="Times New Roman" w:hAnsi="Times New Roman" w:cs="Times New Roman"/>
        </w:rPr>
        <w:t xml:space="preserve">Whelan, E. </w:t>
      </w:r>
      <w:r w:rsidRPr="00164185">
        <w:rPr>
          <w:rFonts w:ascii="Times New Roman" w:hAnsi="Times New Roman" w:cs="Times New Roman"/>
          <w:i/>
          <w:iCs/>
        </w:rPr>
        <w:t>et al.</w:t>
      </w:r>
      <w:r w:rsidRPr="00164185">
        <w:rPr>
          <w:rFonts w:ascii="Times New Roman" w:hAnsi="Times New Roman" w:cs="Times New Roman"/>
        </w:rPr>
        <w:t xml:space="preserve"> (2016) ‘Met Éireann NWP Highlights 2015’, </w:t>
      </w:r>
      <w:r w:rsidRPr="00164185">
        <w:rPr>
          <w:rFonts w:ascii="Times New Roman" w:hAnsi="Times New Roman" w:cs="Times New Roman"/>
          <w:i/>
          <w:iCs/>
        </w:rPr>
        <w:t>ALADIN-HIRLAM Newsletter</w:t>
      </w:r>
      <w:r w:rsidRPr="00164185">
        <w:rPr>
          <w:rFonts w:ascii="Times New Roman" w:hAnsi="Times New Roman" w:cs="Times New Roman"/>
        </w:rPr>
        <w:t>, 6, pp. 76–78.</w:t>
      </w:r>
    </w:p>
    <w:p w14:paraId="3E736975" w14:textId="094E299D" w:rsidR="00164185" w:rsidRPr="00164185" w:rsidRDefault="00164185" w:rsidP="00164185">
      <w:pPr>
        <w:spacing w:line="360" w:lineRule="auto"/>
        <w:jc w:val="both"/>
        <w:rPr>
          <w:rFonts w:eastAsia="Times New Roman"/>
        </w:rPr>
      </w:pPr>
      <w:r w:rsidRPr="00164185">
        <w:rPr>
          <w:rFonts w:eastAsia="Times New Roman"/>
        </w:rPr>
        <w:fldChar w:fldCharType="end"/>
      </w:r>
      <w:r w:rsidRPr="00164185">
        <w:rPr>
          <w:rFonts w:eastAsia="Times New Roman"/>
          <w:color w:val="333333"/>
        </w:rPr>
        <w:t xml:space="preserve"> </w:t>
      </w:r>
      <w:r w:rsidRPr="00164185">
        <w:rPr>
          <w:rFonts w:eastAsia="Times New Roman"/>
          <w:color w:val="333333"/>
        </w:rPr>
        <w:t>Dr. S. Santhosh Baboo and I. Kadar Shereef, "An Efficient Weather Forecasting System using Artificial Neural Network," </w:t>
      </w:r>
      <w:r w:rsidRPr="00164185">
        <w:rPr>
          <w:rStyle w:val="Emphasis"/>
          <w:rFonts w:eastAsia="Times New Roman"/>
          <w:color w:val="333333"/>
        </w:rPr>
        <w:t>International Journal of Environmental Science and Development </w:t>
      </w:r>
      <w:r w:rsidRPr="00164185">
        <w:rPr>
          <w:rFonts w:eastAsia="Times New Roman"/>
          <w:color w:val="333333"/>
        </w:rPr>
        <w:t>vol. 1, no. 4, pp. 321-326, 2010.</w:t>
      </w:r>
    </w:p>
    <w:p w14:paraId="6CA1768E" w14:textId="77777777" w:rsidR="00164185" w:rsidRPr="00164185" w:rsidRDefault="00164185" w:rsidP="00164185">
      <w:pPr>
        <w:rPr>
          <w:lang w:val="en-US" w:eastAsia="en-US"/>
        </w:rPr>
      </w:pPr>
    </w:p>
    <w:p w14:paraId="4933567A" w14:textId="1A8052CB" w:rsidR="00164185" w:rsidRPr="00164185" w:rsidRDefault="00164185" w:rsidP="00164185">
      <w:pPr>
        <w:pStyle w:val="Bibliography"/>
        <w:rPr>
          <w:rFonts w:ascii="Times New Roman" w:eastAsia="Times New Roman" w:hAnsi="Times New Roman" w:cs="Times New Roman"/>
        </w:rPr>
      </w:pPr>
    </w:p>
    <w:p w14:paraId="00C39FA0" w14:textId="18F5605D" w:rsidR="00164185" w:rsidRPr="00164185" w:rsidRDefault="00164185" w:rsidP="00164185">
      <w:pPr>
        <w:spacing w:line="360" w:lineRule="auto"/>
        <w:jc w:val="both"/>
        <w:rPr>
          <w:lang w:val="en-US"/>
        </w:rPr>
      </w:pPr>
    </w:p>
    <w:sectPr w:rsidR="00164185" w:rsidRPr="00164185" w:rsidSect="00246658">
      <w:footerReference w:type="even" r:id="rId9"/>
      <w:footerReference w:type="default" r:id="rId10"/>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CBEA2C" w14:textId="77777777" w:rsidR="00015800" w:rsidRDefault="00015800" w:rsidP="00E03700">
      <w:r>
        <w:separator/>
      </w:r>
    </w:p>
  </w:endnote>
  <w:endnote w:type="continuationSeparator" w:id="0">
    <w:p w14:paraId="7B21D6E0" w14:textId="77777777" w:rsidR="00015800" w:rsidRDefault="00015800" w:rsidP="00E037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panose1 w:val="02020609040205080304"/>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5C92DA" w14:textId="77777777" w:rsidR="00E03700" w:rsidRDefault="00E03700" w:rsidP="00A860F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77A8765" w14:textId="77777777" w:rsidR="00E03700" w:rsidRDefault="00E03700" w:rsidP="00E0370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514F18" w14:textId="77777777" w:rsidR="00E03700" w:rsidRDefault="00E03700" w:rsidP="00A860F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15800">
      <w:rPr>
        <w:rStyle w:val="PageNumber"/>
        <w:noProof/>
      </w:rPr>
      <w:t>1</w:t>
    </w:r>
    <w:r>
      <w:rPr>
        <w:rStyle w:val="PageNumber"/>
      </w:rPr>
      <w:fldChar w:fldCharType="end"/>
    </w:r>
  </w:p>
  <w:p w14:paraId="0B541A19" w14:textId="77777777" w:rsidR="00E03700" w:rsidRDefault="00E03700" w:rsidP="00E0370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E3294E" w14:textId="77777777" w:rsidR="00015800" w:rsidRDefault="00015800" w:rsidP="00E03700">
      <w:r>
        <w:separator/>
      </w:r>
    </w:p>
  </w:footnote>
  <w:footnote w:type="continuationSeparator" w:id="0">
    <w:p w14:paraId="5408FAD1" w14:textId="77777777" w:rsidR="00015800" w:rsidRDefault="00015800" w:rsidP="00E0370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6661278"/>
    <w:multiLevelType w:val="hybridMultilevel"/>
    <w:tmpl w:val="0F40761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9"/>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79B9"/>
    <w:rsid w:val="00001FF8"/>
    <w:rsid w:val="00006B5B"/>
    <w:rsid w:val="00015800"/>
    <w:rsid w:val="00035FE7"/>
    <w:rsid w:val="00040F53"/>
    <w:rsid w:val="00060528"/>
    <w:rsid w:val="00066C6A"/>
    <w:rsid w:val="000725E7"/>
    <w:rsid w:val="000742FB"/>
    <w:rsid w:val="000854B4"/>
    <w:rsid w:val="000913BA"/>
    <w:rsid w:val="00093BA3"/>
    <w:rsid w:val="0009684A"/>
    <w:rsid w:val="000A3C47"/>
    <w:rsid w:val="000A71D5"/>
    <w:rsid w:val="000A723B"/>
    <w:rsid w:val="000B2B36"/>
    <w:rsid w:val="000C01FE"/>
    <w:rsid w:val="000D05B8"/>
    <w:rsid w:val="000F55D1"/>
    <w:rsid w:val="001149DC"/>
    <w:rsid w:val="00121CCC"/>
    <w:rsid w:val="001374C5"/>
    <w:rsid w:val="00140084"/>
    <w:rsid w:val="00144B69"/>
    <w:rsid w:val="00151D45"/>
    <w:rsid w:val="001531F8"/>
    <w:rsid w:val="001562CF"/>
    <w:rsid w:val="00164185"/>
    <w:rsid w:val="001710B3"/>
    <w:rsid w:val="001732F9"/>
    <w:rsid w:val="00175FC7"/>
    <w:rsid w:val="00191F9C"/>
    <w:rsid w:val="001935EC"/>
    <w:rsid w:val="00193E7C"/>
    <w:rsid w:val="00197C83"/>
    <w:rsid w:val="001B4B46"/>
    <w:rsid w:val="001B7492"/>
    <w:rsid w:val="001C1CB3"/>
    <w:rsid w:val="001C2F7A"/>
    <w:rsid w:val="001C6B24"/>
    <w:rsid w:val="001F121E"/>
    <w:rsid w:val="002010E5"/>
    <w:rsid w:val="00202CF3"/>
    <w:rsid w:val="00205631"/>
    <w:rsid w:val="002209DD"/>
    <w:rsid w:val="0022175C"/>
    <w:rsid w:val="0023100C"/>
    <w:rsid w:val="002446D1"/>
    <w:rsid w:val="00246658"/>
    <w:rsid w:val="00264DF4"/>
    <w:rsid w:val="002758C5"/>
    <w:rsid w:val="00282232"/>
    <w:rsid w:val="00284C2F"/>
    <w:rsid w:val="00286270"/>
    <w:rsid w:val="00292075"/>
    <w:rsid w:val="002B1017"/>
    <w:rsid w:val="002B2870"/>
    <w:rsid w:val="002B39F7"/>
    <w:rsid w:val="002C128B"/>
    <w:rsid w:val="002C4B0B"/>
    <w:rsid w:val="002C7B82"/>
    <w:rsid w:val="002D3310"/>
    <w:rsid w:val="002D532B"/>
    <w:rsid w:val="002D7237"/>
    <w:rsid w:val="002E7339"/>
    <w:rsid w:val="002F5177"/>
    <w:rsid w:val="002F5F9E"/>
    <w:rsid w:val="003032D2"/>
    <w:rsid w:val="00307ED2"/>
    <w:rsid w:val="00307FA1"/>
    <w:rsid w:val="00310746"/>
    <w:rsid w:val="003135F2"/>
    <w:rsid w:val="003166D6"/>
    <w:rsid w:val="00323F7C"/>
    <w:rsid w:val="0033287F"/>
    <w:rsid w:val="00334136"/>
    <w:rsid w:val="00335C4B"/>
    <w:rsid w:val="00336C97"/>
    <w:rsid w:val="003401F1"/>
    <w:rsid w:val="00343D93"/>
    <w:rsid w:val="00344D91"/>
    <w:rsid w:val="00347312"/>
    <w:rsid w:val="00352DB7"/>
    <w:rsid w:val="00353DB0"/>
    <w:rsid w:val="003658FE"/>
    <w:rsid w:val="0036646C"/>
    <w:rsid w:val="00383777"/>
    <w:rsid w:val="003A235A"/>
    <w:rsid w:val="003A346E"/>
    <w:rsid w:val="003B0530"/>
    <w:rsid w:val="003B4900"/>
    <w:rsid w:val="003C118E"/>
    <w:rsid w:val="003C2E39"/>
    <w:rsid w:val="003D3C43"/>
    <w:rsid w:val="003D40D4"/>
    <w:rsid w:val="003D424E"/>
    <w:rsid w:val="003E3515"/>
    <w:rsid w:val="003F4B4E"/>
    <w:rsid w:val="003F55FF"/>
    <w:rsid w:val="00402928"/>
    <w:rsid w:val="00403284"/>
    <w:rsid w:val="0040397E"/>
    <w:rsid w:val="004061FE"/>
    <w:rsid w:val="00426ED6"/>
    <w:rsid w:val="0044043E"/>
    <w:rsid w:val="00443A01"/>
    <w:rsid w:val="00445D13"/>
    <w:rsid w:val="00447CE0"/>
    <w:rsid w:val="00451423"/>
    <w:rsid w:val="00455741"/>
    <w:rsid w:val="00462049"/>
    <w:rsid w:val="00466FB4"/>
    <w:rsid w:val="0047082D"/>
    <w:rsid w:val="0049631A"/>
    <w:rsid w:val="004976F1"/>
    <w:rsid w:val="004A1141"/>
    <w:rsid w:val="004A2497"/>
    <w:rsid w:val="004B4132"/>
    <w:rsid w:val="004B4654"/>
    <w:rsid w:val="004D13F1"/>
    <w:rsid w:val="004D2956"/>
    <w:rsid w:val="004D6D70"/>
    <w:rsid w:val="004F026A"/>
    <w:rsid w:val="0050251A"/>
    <w:rsid w:val="00505D26"/>
    <w:rsid w:val="00524E79"/>
    <w:rsid w:val="005428E9"/>
    <w:rsid w:val="00545612"/>
    <w:rsid w:val="00551A02"/>
    <w:rsid w:val="005557C2"/>
    <w:rsid w:val="0055761E"/>
    <w:rsid w:val="00575565"/>
    <w:rsid w:val="00582D05"/>
    <w:rsid w:val="00594913"/>
    <w:rsid w:val="005B3C0C"/>
    <w:rsid w:val="005B556D"/>
    <w:rsid w:val="005B5D00"/>
    <w:rsid w:val="005C1FCD"/>
    <w:rsid w:val="005C5A02"/>
    <w:rsid w:val="005D08FE"/>
    <w:rsid w:val="005D31DF"/>
    <w:rsid w:val="005D5EDC"/>
    <w:rsid w:val="005D6233"/>
    <w:rsid w:val="005E68AE"/>
    <w:rsid w:val="005F10E0"/>
    <w:rsid w:val="005F1204"/>
    <w:rsid w:val="005F7DA6"/>
    <w:rsid w:val="00600209"/>
    <w:rsid w:val="00605868"/>
    <w:rsid w:val="00610D87"/>
    <w:rsid w:val="0062546D"/>
    <w:rsid w:val="00625C75"/>
    <w:rsid w:val="00635BD4"/>
    <w:rsid w:val="00652E91"/>
    <w:rsid w:val="006542F6"/>
    <w:rsid w:val="00660A58"/>
    <w:rsid w:val="00665606"/>
    <w:rsid w:val="00667DB8"/>
    <w:rsid w:val="006859EF"/>
    <w:rsid w:val="00686803"/>
    <w:rsid w:val="00693BFA"/>
    <w:rsid w:val="00693E35"/>
    <w:rsid w:val="006B1A5F"/>
    <w:rsid w:val="006F5366"/>
    <w:rsid w:val="007142B5"/>
    <w:rsid w:val="00714F9B"/>
    <w:rsid w:val="007305DA"/>
    <w:rsid w:val="00733242"/>
    <w:rsid w:val="00740BC3"/>
    <w:rsid w:val="00747B02"/>
    <w:rsid w:val="00747FC7"/>
    <w:rsid w:val="0079534E"/>
    <w:rsid w:val="007A2584"/>
    <w:rsid w:val="007A39C6"/>
    <w:rsid w:val="007A4B3B"/>
    <w:rsid w:val="007A5B6C"/>
    <w:rsid w:val="007D65BF"/>
    <w:rsid w:val="007F02AC"/>
    <w:rsid w:val="007F296C"/>
    <w:rsid w:val="007F2E89"/>
    <w:rsid w:val="007F3824"/>
    <w:rsid w:val="008265E1"/>
    <w:rsid w:val="00832549"/>
    <w:rsid w:val="00833BAE"/>
    <w:rsid w:val="008360C0"/>
    <w:rsid w:val="00852376"/>
    <w:rsid w:val="00852511"/>
    <w:rsid w:val="00855352"/>
    <w:rsid w:val="00857F78"/>
    <w:rsid w:val="008630EE"/>
    <w:rsid w:val="00871CDE"/>
    <w:rsid w:val="00873BDD"/>
    <w:rsid w:val="008862BF"/>
    <w:rsid w:val="0088722B"/>
    <w:rsid w:val="00891AD2"/>
    <w:rsid w:val="008928ED"/>
    <w:rsid w:val="008A68DD"/>
    <w:rsid w:val="008B20DF"/>
    <w:rsid w:val="008B2726"/>
    <w:rsid w:val="008B6A90"/>
    <w:rsid w:val="008B6E38"/>
    <w:rsid w:val="008C2D26"/>
    <w:rsid w:val="008C3572"/>
    <w:rsid w:val="008C386B"/>
    <w:rsid w:val="008C5262"/>
    <w:rsid w:val="008D4DA6"/>
    <w:rsid w:val="008D6C0B"/>
    <w:rsid w:val="008E2A23"/>
    <w:rsid w:val="008F080F"/>
    <w:rsid w:val="00902152"/>
    <w:rsid w:val="009039D2"/>
    <w:rsid w:val="00907F4C"/>
    <w:rsid w:val="00910337"/>
    <w:rsid w:val="00920ABD"/>
    <w:rsid w:val="00925920"/>
    <w:rsid w:val="00930175"/>
    <w:rsid w:val="009326DE"/>
    <w:rsid w:val="009341BF"/>
    <w:rsid w:val="00946F27"/>
    <w:rsid w:val="00960275"/>
    <w:rsid w:val="0096094D"/>
    <w:rsid w:val="00971CC7"/>
    <w:rsid w:val="00977D67"/>
    <w:rsid w:val="009A5131"/>
    <w:rsid w:val="009A5D9A"/>
    <w:rsid w:val="009C0841"/>
    <w:rsid w:val="009C6A18"/>
    <w:rsid w:val="009D2424"/>
    <w:rsid w:val="009E294C"/>
    <w:rsid w:val="009F008C"/>
    <w:rsid w:val="009F4188"/>
    <w:rsid w:val="00A0030E"/>
    <w:rsid w:val="00A17FBB"/>
    <w:rsid w:val="00A33A32"/>
    <w:rsid w:val="00A41100"/>
    <w:rsid w:val="00A41575"/>
    <w:rsid w:val="00A534D1"/>
    <w:rsid w:val="00A61906"/>
    <w:rsid w:val="00A85425"/>
    <w:rsid w:val="00A860F4"/>
    <w:rsid w:val="00A91A3F"/>
    <w:rsid w:val="00AA1847"/>
    <w:rsid w:val="00AA437F"/>
    <w:rsid w:val="00AB0725"/>
    <w:rsid w:val="00AB63F5"/>
    <w:rsid w:val="00AB7FD7"/>
    <w:rsid w:val="00AC1DED"/>
    <w:rsid w:val="00AC6E46"/>
    <w:rsid w:val="00AD132B"/>
    <w:rsid w:val="00AE04CA"/>
    <w:rsid w:val="00AE6220"/>
    <w:rsid w:val="00AE703D"/>
    <w:rsid w:val="00AF0A65"/>
    <w:rsid w:val="00AF2C71"/>
    <w:rsid w:val="00AF6F06"/>
    <w:rsid w:val="00AF79B9"/>
    <w:rsid w:val="00B079C6"/>
    <w:rsid w:val="00B12290"/>
    <w:rsid w:val="00B14A4D"/>
    <w:rsid w:val="00B157C8"/>
    <w:rsid w:val="00B1677D"/>
    <w:rsid w:val="00B17830"/>
    <w:rsid w:val="00B305D1"/>
    <w:rsid w:val="00B52ADA"/>
    <w:rsid w:val="00B629F6"/>
    <w:rsid w:val="00B72F24"/>
    <w:rsid w:val="00B866A0"/>
    <w:rsid w:val="00B9017F"/>
    <w:rsid w:val="00B926D5"/>
    <w:rsid w:val="00B935EB"/>
    <w:rsid w:val="00B97439"/>
    <w:rsid w:val="00BB1115"/>
    <w:rsid w:val="00BB30A0"/>
    <w:rsid w:val="00BE68DB"/>
    <w:rsid w:val="00BE7054"/>
    <w:rsid w:val="00BF23B2"/>
    <w:rsid w:val="00BF55CD"/>
    <w:rsid w:val="00C034C3"/>
    <w:rsid w:val="00C17001"/>
    <w:rsid w:val="00C222CE"/>
    <w:rsid w:val="00C25BC4"/>
    <w:rsid w:val="00C26BC0"/>
    <w:rsid w:val="00C428E0"/>
    <w:rsid w:val="00C501F2"/>
    <w:rsid w:val="00C53920"/>
    <w:rsid w:val="00C565EC"/>
    <w:rsid w:val="00C652C0"/>
    <w:rsid w:val="00C67BC5"/>
    <w:rsid w:val="00C714EF"/>
    <w:rsid w:val="00C74988"/>
    <w:rsid w:val="00C80E9C"/>
    <w:rsid w:val="00C820B3"/>
    <w:rsid w:val="00C84E48"/>
    <w:rsid w:val="00C8553D"/>
    <w:rsid w:val="00C86175"/>
    <w:rsid w:val="00C902F8"/>
    <w:rsid w:val="00CA4439"/>
    <w:rsid w:val="00CA5911"/>
    <w:rsid w:val="00CB33C8"/>
    <w:rsid w:val="00CC01B1"/>
    <w:rsid w:val="00CC4E8D"/>
    <w:rsid w:val="00CD582A"/>
    <w:rsid w:val="00CD5F14"/>
    <w:rsid w:val="00CF1839"/>
    <w:rsid w:val="00D125CE"/>
    <w:rsid w:val="00D151B7"/>
    <w:rsid w:val="00D34F91"/>
    <w:rsid w:val="00D369CF"/>
    <w:rsid w:val="00D44D34"/>
    <w:rsid w:val="00D531C7"/>
    <w:rsid w:val="00D61C25"/>
    <w:rsid w:val="00D8796A"/>
    <w:rsid w:val="00D94211"/>
    <w:rsid w:val="00DA2218"/>
    <w:rsid w:val="00DA5B3D"/>
    <w:rsid w:val="00DC0B8B"/>
    <w:rsid w:val="00DC34BA"/>
    <w:rsid w:val="00DD24CE"/>
    <w:rsid w:val="00DE7CDF"/>
    <w:rsid w:val="00DF72DF"/>
    <w:rsid w:val="00E03700"/>
    <w:rsid w:val="00E046C0"/>
    <w:rsid w:val="00E30D6C"/>
    <w:rsid w:val="00E4283C"/>
    <w:rsid w:val="00E437BD"/>
    <w:rsid w:val="00E67578"/>
    <w:rsid w:val="00E72651"/>
    <w:rsid w:val="00E7580E"/>
    <w:rsid w:val="00E75DCF"/>
    <w:rsid w:val="00E77B77"/>
    <w:rsid w:val="00E823A8"/>
    <w:rsid w:val="00E83AAF"/>
    <w:rsid w:val="00EA667D"/>
    <w:rsid w:val="00EB63F0"/>
    <w:rsid w:val="00EC3F69"/>
    <w:rsid w:val="00ED07A6"/>
    <w:rsid w:val="00EE3A5C"/>
    <w:rsid w:val="00EF2823"/>
    <w:rsid w:val="00EF37C8"/>
    <w:rsid w:val="00EF632E"/>
    <w:rsid w:val="00EF7026"/>
    <w:rsid w:val="00F02499"/>
    <w:rsid w:val="00F02522"/>
    <w:rsid w:val="00F11A08"/>
    <w:rsid w:val="00F13E07"/>
    <w:rsid w:val="00F16160"/>
    <w:rsid w:val="00F16170"/>
    <w:rsid w:val="00F24A54"/>
    <w:rsid w:val="00F42CB9"/>
    <w:rsid w:val="00F51C58"/>
    <w:rsid w:val="00F60BC5"/>
    <w:rsid w:val="00F80BDC"/>
    <w:rsid w:val="00F96E19"/>
    <w:rsid w:val="00FB09D5"/>
    <w:rsid w:val="00FB7CF2"/>
    <w:rsid w:val="00FD4D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BC1D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F5177"/>
    <w:rPr>
      <w:rFonts w:ascii="Times New Roman" w:hAnsi="Times New Roman" w:cs="Times New Roman"/>
      <w:lang w:eastAsia="en-GB"/>
    </w:rPr>
  </w:style>
  <w:style w:type="paragraph" w:styleId="Heading1">
    <w:name w:val="heading 1"/>
    <w:basedOn w:val="Normal"/>
    <w:next w:val="Normal"/>
    <w:link w:val="Heading1Char"/>
    <w:qFormat/>
    <w:rsid w:val="00600209"/>
    <w:pPr>
      <w:keepNext/>
      <w:spacing w:before="240" w:after="120" w:line="360" w:lineRule="auto"/>
      <w:jc w:val="center"/>
      <w:outlineLvl w:val="0"/>
    </w:pPr>
    <w:rPr>
      <w:rFonts w:ascii="Arial" w:eastAsia="Times New Roman" w:hAnsi="Arial" w:cs="Arial"/>
      <w:b/>
      <w:bCs/>
      <w:iCs/>
      <w:caps/>
      <w:kern w:val="32"/>
      <w:sz w:val="32"/>
      <w:szCs w:val="32"/>
      <w:lang w:val="en-ZA" w:eastAsia="en-US"/>
    </w:rPr>
  </w:style>
  <w:style w:type="paragraph" w:styleId="Heading2">
    <w:name w:val="heading 2"/>
    <w:basedOn w:val="Normal"/>
    <w:next w:val="Normal"/>
    <w:link w:val="Heading2Char"/>
    <w:qFormat/>
    <w:rsid w:val="00600209"/>
    <w:pPr>
      <w:keepNext/>
      <w:spacing w:before="240" w:after="60" w:line="360" w:lineRule="auto"/>
      <w:jc w:val="both"/>
      <w:outlineLvl w:val="1"/>
    </w:pPr>
    <w:rPr>
      <w:rFonts w:ascii="Arial" w:eastAsia="Times New Roman" w:hAnsi="Arial" w:cs="Arial"/>
      <w:b/>
      <w:bCs/>
      <w:sz w:val="28"/>
      <w:szCs w:val="28"/>
      <w:lang w:val="en-ZA"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03700"/>
    <w:pPr>
      <w:tabs>
        <w:tab w:val="center" w:pos="4513"/>
        <w:tab w:val="right" w:pos="9026"/>
      </w:tabs>
    </w:pPr>
    <w:rPr>
      <w:rFonts w:asciiTheme="minorHAnsi" w:hAnsiTheme="minorHAnsi" w:cstheme="minorBidi"/>
      <w:lang w:eastAsia="en-US"/>
    </w:rPr>
  </w:style>
  <w:style w:type="character" w:customStyle="1" w:styleId="FooterChar">
    <w:name w:val="Footer Char"/>
    <w:basedOn w:val="DefaultParagraphFont"/>
    <w:link w:val="Footer"/>
    <w:uiPriority w:val="99"/>
    <w:rsid w:val="00E03700"/>
  </w:style>
  <w:style w:type="character" w:styleId="PageNumber">
    <w:name w:val="page number"/>
    <w:basedOn w:val="DefaultParagraphFont"/>
    <w:uiPriority w:val="99"/>
    <w:semiHidden/>
    <w:unhideWhenUsed/>
    <w:rsid w:val="00E03700"/>
  </w:style>
  <w:style w:type="character" w:customStyle="1" w:styleId="Heading1Char">
    <w:name w:val="Heading 1 Char"/>
    <w:basedOn w:val="DefaultParagraphFont"/>
    <w:link w:val="Heading1"/>
    <w:rsid w:val="00600209"/>
    <w:rPr>
      <w:rFonts w:ascii="Arial" w:eastAsia="Times New Roman" w:hAnsi="Arial" w:cs="Arial"/>
      <w:b/>
      <w:bCs/>
      <w:iCs/>
      <w:caps/>
      <w:kern w:val="32"/>
      <w:sz w:val="32"/>
      <w:szCs w:val="32"/>
      <w:lang w:val="en-ZA"/>
    </w:rPr>
  </w:style>
  <w:style w:type="character" w:customStyle="1" w:styleId="Heading2Char">
    <w:name w:val="Heading 2 Char"/>
    <w:basedOn w:val="DefaultParagraphFont"/>
    <w:link w:val="Heading2"/>
    <w:rsid w:val="00600209"/>
    <w:rPr>
      <w:rFonts w:ascii="Arial" w:eastAsia="Times New Roman" w:hAnsi="Arial" w:cs="Arial"/>
      <w:b/>
      <w:bCs/>
      <w:sz w:val="28"/>
      <w:szCs w:val="28"/>
      <w:lang w:val="en-ZA"/>
    </w:rPr>
  </w:style>
  <w:style w:type="paragraph" w:customStyle="1" w:styleId="ProposalTitle">
    <w:name w:val="Proposal Title"/>
    <w:basedOn w:val="Normal"/>
    <w:next w:val="Heading1"/>
    <w:rsid w:val="00600209"/>
    <w:pPr>
      <w:spacing w:after="360" w:line="360" w:lineRule="auto"/>
      <w:contextualSpacing/>
      <w:jc w:val="center"/>
    </w:pPr>
    <w:rPr>
      <w:rFonts w:eastAsia="Times New Roman" w:cs="Arial"/>
      <w:b/>
      <w:iCs/>
      <w:caps/>
      <w:sz w:val="32"/>
      <w:szCs w:val="32"/>
      <w:lang w:val="en-ZA" w:eastAsia="en-US"/>
    </w:rPr>
  </w:style>
  <w:style w:type="paragraph" w:styleId="TOC1">
    <w:name w:val="toc 1"/>
    <w:basedOn w:val="Normal"/>
    <w:next w:val="Normal"/>
    <w:autoRedefine/>
    <w:uiPriority w:val="39"/>
    <w:rsid w:val="00600209"/>
    <w:pPr>
      <w:spacing w:before="120" w:after="120" w:line="360" w:lineRule="auto"/>
    </w:pPr>
    <w:rPr>
      <w:rFonts w:eastAsia="Times New Roman"/>
      <w:b/>
      <w:bCs/>
      <w:caps/>
      <w:sz w:val="20"/>
      <w:szCs w:val="20"/>
      <w:lang w:val="en-ZA" w:eastAsia="en-US"/>
    </w:rPr>
  </w:style>
  <w:style w:type="paragraph" w:styleId="TOC2">
    <w:name w:val="toc 2"/>
    <w:basedOn w:val="Normal"/>
    <w:next w:val="Normal"/>
    <w:autoRedefine/>
    <w:uiPriority w:val="39"/>
    <w:rsid w:val="00600209"/>
    <w:pPr>
      <w:spacing w:line="360" w:lineRule="auto"/>
      <w:ind w:left="220"/>
    </w:pPr>
    <w:rPr>
      <w:rFonts w:eastAsia="Times New Roman"/>
      <w:smallCaps/>
      <w:sz w:val="20"/>
      <w:szCs w:val="20"/>
      <w:lang w:val="en-ZA" w:eastAsia="en-US"/>
    </w:rPr>
  </w:style>
  <w:style w:type="paragraph" w:styleId="ListParagraph">
    <w:name w:val="List Paragraph"/>
    <w:basedOn w:val="Normal"/>
    <w:uiPriority w:val="34"/>
    <w:qFormat/>
    <w:rsid w:val="00600209"/>
    <w:pPr>
      <w:spacing w:line="360" w:lineRule="auto"/>
      <w:ind w:left="720"/>
      <w:contextualSpacing/>
      <w:jc w:val="both"/>
    </w:pPr>
    <w:rPr>
      <w:rFonts w:ascii="Arial" w:eastAsia="Times New Roman" w:hAnsi="Arial" w:cs="Arial"/>
      <w:iCs/>
      <w:sz w:val="22"/>
      <w:szCs w:val="28"/>
      <w:lang w:val="en-ZA" w:eastAsia="en-US"/>
    </w:rPr>
  </w:style>
  <w:style w:type="paragraph" w:styleId="Bibliography">
    <w:name w:val="Bibliography"/>
    <w:basedOn w:val="Normal"/>
    <w:next w:val="Normal"/>
    <w:uiPriority w:val="37"/>
    <w:unhideWhenUsed/>
    <w:rsid w:val="00B14A4D"/>
    <w:pPr>
      <w:tabs>
        <w:tab w:val="left" w:pos="500"/>
      </w:tabs>
      <w:spacing w:after="240"/>
    </w:pPr>
    <w:rPr>
      <w:rFonts w:asciiTheme="minorHAnsi" w:hAnsiTheme="minorHAnsi" w:cstheme="minorBidi"/>
      <w:lang w:eastAsia="en-US"/>
    </w:rPr>
  </w:style>
  <w:style w:type="table" w:styleId="TableGrid">
    <w:name w:val="Table Grid"/>
    <w:basedOn w:val="TableNormal"/>
    <w:uiPriority w:val="39"/>
    <w:rsid w:val="005D5ED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semiHidden/>
    <w:unhideWhenUsed/>
    <w:rsid w:val="008360C0"/>
    <w:rPr>
      <w:color w:val="0000FF"/>
      <w:u w:val="single"/>
    </w:rPr>
  </w:style>
  <w:style w:type="character" w:styleId="Emphasis">
    <w:name w:val="Emphasis"/>
    <w:basedOn w:val="DefaultParagraphFont"/>
    <w:uiPriority w:val="20"/>
    <w:qFormat/>
    <w:rsid w:val="008D4DA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41218">
      <w:bodyDiv w:val="1"/>
      <w:marLeft w:val="0"/>
      <w:marRight w:val="0"/>
      <w:marTop w:val="0"/>
      <w:marBottom w:val="0"/>
      <w:divBdr>
        <w:top w:val="none" w:sz="0" w:space="0" w:color="auto"/>
        <w:left w:val="none" w:sz="0" w:space="0" w:color="auto"/>
        <w:bottom w:val="none" w:sz="0" w:space="0" w:color="auto"/>
        <w:right w:val="none" w:sz="0" w:space="0" w:color="auto"/>
      </w:divBdr>
    </w:div>
    <w:div w:id="72550769">
      <w:bodyDiv w:val="1"/>
      <w:marLeft w:val="0"/>
      <w:marRight w:val="0"/>
      <w:marTop w:val="0"/>
      <w:marBottom w:val="0"/>
      <w:divBdr>
        <w:top w:val="none" w:sz="0" w:space="0" w:color="auto"/>
        <w:left w:val="none" w:sz="0" w:space="0" w:color="auto"/>
        <w:bottom w:val="none" w:sz="0" w:space="0" w:color="auto"/>
        <w:right w:val="none" w:sz="0" w:space="0" w:color="auto"/>
      </w:divBdr>
    </w:div>
    <w:div w:id="168644018">
      <w:bodyDiv w:val="1"/>
      <w:marLeft w:val="0"/>
      <w:marRight w:val="0"/>
      <w:marTop w:val="0"/>
      <w:marBottom w:val="0"/>
      <w:divBdr>
        <w:top w:val="none" w:sz="0" w:space="0" w:color="auto"/>
        <w:left w:val="none" w:sz="0" w:space="0" w:color="auto"/>
        <w:bottom w:val="none" w:sz="0" w:space="0" w:color="auto"/>
        <w:right w:val="none" w:sz="0" w:space="0" w:color="auto"/>
      </w:divBdr>
    </w:div>
    <w:div w:id="917516729">
      <w:bodyDiv w:val="1"/>
      <w:marLeft w:val="0"/>
      <w:marRight w:val="0"/>
      <w:marTop w:val="0"/>
      <w:marBottom w:val="0"/>
      <w:divBdr>
        <w:top w:val="none" w:sz="0" w:space="0" w:color="auto"/>
        <w:left w:val="none" w:sz="0" w:space="0" w:color="auto"/>
        <w:bottom w:val="none" w:sz="0" w:space="0" w:color="auto"/>
        <w:right w:val="none" w:sz="0" w:space="0" w:color="auto"/>
      </w:divBdr>
    </w:div>
    <w:div w:id="1647010895">
      <w:bodyDiv w:val="1"/>
      <w:marLeft w:val="0"/>
      <w:marRight w:val="0"/>
      <w:marTop w:val="0"/>
      <w:marBottom w:val="0"/>
      <w:divBdr>
        <w:top w:val="none" w:sz="0" w:space="0" w:color="auto"/>
        <w:left w:val="none" w:sz="0" w:space="0" w:color="auto"/>
        <w:bottom w:val="none" w:sz="0" w:space="0" w:color="auto"/>
        <w:right w:val="none" w:sz="0" w:space="0" w:color="auto"/>
      </w:divBdr>
    </w:div>
    <w:div w:id="1688016860">
      <w:bodyDiv w:val="1"/>
      <w:marLeft w:val="0"/>
      <w:marRight w:val="0"/>
      <w:marTop w:val="0"/>
      <w:marBottom w:val="0"/>
      <w:divBdr>
        <w:top w:val="none" w:sz="0" w:space="0" w:color="auto"/>
        <w:left w:val="none" w:sz="0" w:space="0" w:color="auto"/>
        <w:bottom w:val="none" w:sz="0" w:space="0" w:color="auto"/>
        <w:right w:val="none" w:sz="0" w:space="0" w:color="auto"/>
      </w:divBdr>
    </w:div>
    <w:div w:id="1966547671">
      <w:bodyDiv w:val="1"/>
      <w:marLeft w:val="0"/>
      <w:marRight w:val="0"/>
      <w:marTop w:val="0"/>
      <w:marBottom w:val="0"/>
      <w:divBdr>
        <w:top w:val="none" w:sz="0" w:space="0" w:color="auto"/>
        <w:left w:val="none" w:sz="0" w:space="0" w:color="auto"/>
        <w:bottom w:val="none" w:sz="0" w:space="0" w:color="auto"/>
        <w:right w:val="none" w:sz="0" w:space="0" w:color="auto"/>
      </w:divBdr>
    </w:div>
    <w:div w:id="201040283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5BD72F2-1E64-EF40-8CC7-E4509D6D2A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8</TotalTime>
  <Pages>12</Pages>
  <Words>6787</Words>
  <Characters>38691</Characters>
  <Application>Microsoft Macintosh Word</Application>
  <DocSecurity>0</DocSecurity>
  <Lines>322</Lines>
  <Paragraphs>90</Paragraphs>
  <ScaleCrop>false</ScaleCrop>
  <HeadingPairs>
    <vt:vector size="4" baseType="variant">
      <vt:variant>
        <vt:lpstr>Title</vt:lpstr>
      </vt:variant>
      <vt:variant>
        <vt:i4>1</vt:i4>
      </vt:variant>
      <vt:variant>
        <vt:lpstr>Headings</vt:lpstr>
      </vt:variant>
      <vt:variant>
        <vt:i4>14</vt:i4>
      </vt:variant>
    </vt:vector>
  </HeadingPairs>
  <TitlesOfParts>
    <vt:vector size="15" baseType="lpstr">
      <vt:lpstr/>
      <vt:lpstr/>
      <vt:lpstr/>
      <vt:lpstr>introduction</vt:lpstr>
      <vt:lpstr/>
      <vt:lpstr>Weather pREDICTION Literary analysis</vt:lpstr>
      <vt:lpstr>pROPosed research METHODOLOGY </vt:lpstr>
      <vt:lpstr>    Sourcing and Collection of Data</vt:lpstr>
      <vt:lpstr>    Data Description</vt:lpstr>
      <vt:lpstr>    Data Management</vt:lpstr>
      <vt:lpstr>    Timeframe</vt:lpstr>
      <vt:lpstr>    Proposed Technologies</vt:lpstr>
      <vt:lpstr>    System Validation</vt:lpstr>
      <vt:lpstr>    Strengths and Weaknesses</vt:lpstr>
      <vt:lpstr>references</vt:lpstr>
    </vt:vector>
  </TitlesOfParts>
  <LinksUpToDate>false</LinksUpToDate>
  <CharactersWithSpaces>453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47</cp:revision>
  <dcterms:created xsi:type="dcterms:W3CDTF">2018-01-09T19:15:00Z</dcterms:created>
  <dcterms:modified xsi:type="dcterms:W3CDTF">2018-02-13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6"&gt;&lt;session id="bextiPGq"/&gt;&lt;style id="http://www.zotero.org/styles/harvard-cite-them-right" hasBibliography="1" bibliographyStyleHasBeenSet="1"/&gt;&lt;prefs&gt;&lt;pref name="fieldType" value="Field"/&gt;&lt;pref name="automat</vt:lpwstr>
  </property>
  <property fmtid="{D5CDD505-2E9C-101B-9397-08002B2CF9AE}" pid="3" name="ZOTERO_PREF_2">
    <vt:lpwstr>icJournalAbbreviations" value="true"/&gt;&lt;pref name="noteType" value="0"/&gt;&lt;/prefs&gt;&lt;/data&gt;</vt:lpwstr>
  </property>
</Properties>
</file>